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FB40EF" w14:textId="1A7BAE1B" w:rsidR="00DE77D9" w:rsidRDefault="00F34CD9" w:rsidP="009B2D49">
      <w:pPr>
        <w:pStyle w:val="Cdigo"/>
        <w:sectPr w:rsidR="00DE77D9" w:rsidSect="00DE77D9">
          <w:headerReference w:type="default" r:id="rId8"/>
          <w:footerReference w:type="default" r:id="rId9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  <w:bookmarkStart w:id="0" w:name="_Toc13865668"/>
      <w:r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19E10C4" wp14:editId="54D97AA8">
                <wp:simplePos x="0" y="0"/>
                <wp:positionH relativeFrom="margin">
                  <wp:posOffset>184122</wp:posOffset>
                </wp:positionH>
                <wp:positionV relativeFrom="paragraph">
                  <wp:posOffset>6455162</wp:posOffset>
                </wp:positionV>
                <wp:extent cx="5399405" cy="1140321"/>
                <wp:effectExtent l="0" t="0" r="0" b="3175"/>
                <wp:wrapNone/>
                <wp:docPr id="8" name="Cuadro de texto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99405" cy="114032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rPr>
                                <w:rStyle w:val="nfasissutil"/>
                              </w:rPr>
                              <w:alias w:val="Asunto"/>
                              <w:tag w:val=""/>
                              <w:id w:val="376748341"/>
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<w:text/>
                            </w:sdtPr>
                            <w:sdtEndPr>
                              <w:rPr>
                                <w:rStyle w:val="nfasissutil"/>
                              </w:rPr>
                            </w:sdtEndPr>
                            <w:sdtContent>
                              <w:p w14:paraId="064A279B" w14:textId="04C448CF" w:rsidR="006F1930" w:rsidRPr="00BB287C" w:rsidRDefault="00F34CD9" w:rsidP="006F1930">
                                <w:pPr>
                                  <w:jc w:val="right"/>
                                  <w:rPr>
                                    <w:rStyle w:val="nfasissutil"/>
                                  </w:rPr>
                                </w:pPr>
                                <w:r>
                                  <w:rPr>
                                    <w:rStyle w:val="nfasissutil"/>
                                  </w:rPr>
                                  <w:t>Sistemas de Información no estructurada</w:t>
                                </w:r>
                              </w:p>
                            </w:sdtContent>
                          </w:sdt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19E10C4" id="_x0000_t202" coordsize="21600,21600" o:spt="202" path="m,l,21600r21600,l21600,xe">
                <v:stroke joinstyle="miter"/>
                <v:path gradientshapeok="t" o:connecttype="rect"/>
              </v:shapetype>
              <v:shape id="Cuadro de texto 8" o:spid="_x0000_s1026" type="#_x0000_t202" style="position:absolute;left:0;text-align:left;margin-left:14.5pt;margin-top:508.3pt;width:425.15pt;height:89.8pt;z-index:251675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" filled="f" stroked="f" strokeweight=".5pt">
                <v:textbox>
                  <w:txbxContent>
                    <w:sdt>
                      <w:sdtPr>
                        <w:rPr>
                          <w:rStyle w:val="nfasissutil"/>
                        </w:rPr>
                        <w:alias w:val="Asunto"/>
                        <w:tag w:val=""/>
                        <w:id w:val="376748341"/>
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<w:text/>
                      </w:sdtPr>
                      <w:sdtEndPr>
                        <w:rPr>
                          <w:rStyle w:val="nfasissutil"/>
                        </w:rPr>
                      </w:sdtEndPr>
                      <w:sdtContent>
                        <w:p w14:paraId="064A279B" w14:textId="04C448CF" w:rsidR="006F1930" w:rsidRPr="00BB287C" w:rsidRDefault="00F34CD9" w:rsidP="006F1930">
                          <w:pPr>
                            <w:jc w:val="right"/>
                            <w:rPr>
                              <w:rStyle w:val="nfasissutil"/>
                            </w:rPr>
                          </w:pPr>
                          <w:r>
                            <w:rPr>
                              <w:rStyle w:val="nfasissutil"/>
                            </w:rPr>
                            <w:t>Sistemas de Información no estructurada</w:t>
                          </w:r>
                        </w:p>
                      </w:sdtContent>
                    </w:sdt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07B0464" wp14:editId="2A6431D1">
                <wp:simplePos x="0" y="0"/>
                <wp:positionH relativeFrom="margin">
                  <wp:align>left</wp:align>
                </wp:positionH>
                <wp:positionV relativeFrom="paragraph">
                  <wp:posOffset>1493801</wp:posOffset>
                </wp:positionV>
                <wp:extent cx="4954772" cy="664234"/>
                <wp:effectExtent l="0" t="0" r="0" b="2540"/>
                <wp:wrapNone/>
                <wp:docPr id="6" name="Cuadro de texto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54772" cy="664234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FF15B23" w14:textId="77777777" w:rsidR="006F1930" w:rsidRPr="00BB287C" w:rsidRDefault="006F1930" w:rsidP="006F1930">
                            <w:pPr>
                              <w:pStyle w:val="Subttulo"/>
                            </w:pPr>
                            <w:r w:rsidRPr="00BB287C">
                              <w:t>Trabajo del Máster Universitario en Ingeniería Informátic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7B0464" id="Cuadro de texto 6" o:spid="_x0000_s1027" type="#_x0000_t202" style="position:absolute;left:0;text-align:left;margin-left:0;margin-top:117.6pt;width:390.15pt;height:52.3pt;z-index:251673600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" filled="f" stroked="f" strokeweight=".5pt">
                <v:textbox>
                  <w:txbxContent>
                    <w:p w14:paraId="3FF15B23" w14:textId="77777777" w:rsidR="006F1930" w:rsidRPr="00BB287C" w:rsidRDefault="006F1930" w:rsidP="006F1930">
                      <w:pPr>
                        <w:pStyle w:val="Subttulo"/>
                      </w:pPr>
                      <w:r w:rsidRPr="00BB287C">
                        <w:t>Trabajo del Máster Universitario en Ingeniería Informátic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60D7EF52" wp14:editId="5705192B">
                <wp:simplePos x="0" y="0"/>
                <wp:positionH relativeFrom="margin">
                  <wp:align>right</wp:align>
                </wp:positionH>
                <wp:positionV relativeFrom="paragraph">
                  <wp:posOffset>167625</wp:posOffset>
                </wp:positionV>
                <wp:extent cx="5390515" cy="1403497"/>
                <wp:effectExtent l="0" t="0" r="0" b="6350"/>
                <wp:wrapNone/>
                <wp:docPr id="18" name="Cuadro de texto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90515" cy="1403497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alias w:val="Título"/>
                              <w:tag w:val=""/>
                              <w:id w:val="570158485"/>
                              <w:placeholder>
                                <w:docPart w:val="6978350CE49643108903EFAC5CEEC61B"/>
                              </w:placeholder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/>
                            <w:sdtContent>
                              <w:p w14:paraId="6AB4DB97" w14:textId="7EE2A254" w:rsidR="006F1930" w:rsidRPr="00C37A0F" w:rsidRDefault="00F34CD9" w:rsidP="006F1930">
                                <w:pPr>
                                  <w:pStyle w:val="Ttulo"/>
                                </w:pPr>
                                <w:r>
                                  <w:t>Memoria Practica Final</w:t>
                                </w:r>
                              </w:p>
                            </w:sdtContent>
                          </w:sdt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0D7EF52" id="Cuadro de texto 18" o:spid="_x0000_s1028" type="#_x0000_t202" style="position:absolute;left:0;text-align:left;margin-left:373.25pt;margin-top:13.2pt;width:424.45pt;height:110.5pt;z-index:25167974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" filled="f" stroked="f" strokeweight=".5pt">
                <v:textbox>
                  <w:txbxContent>
                    <w:sdt>
                      <w:sdtPr>
                        <w:alias w:val="Título"/>
                        <w:tag w:val=""/>
                        <w:id w:val="570158485"/>
                        <w:placeholder>
                          <w:docPart w:val="6978350CE49643108903EFAC5CEEC61B"/>
                        </w:placeholder>
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<w:text/>
                      </w:sdtPr>
                      <w:sdtEndPr/>
                      <w:sdtContent>
                        <w:p w14:paraId="6AB4DB97" w14:textId="7EE2A254" w:rsidR="006F1930" w:rsidRPr="00C37A0F" w:rsidRDefault="00F34CD9" w:rsidP="006F1930">
                          <w:pPr>
                            <w:pStyle w:val="Ttulo"/>
                          </w:pPr>
                          <w:r>
                            <w:t>Memoria Practica Final</w:t>
                          </w:r>
                        </w:p>
                      </w:sdtContent>
                    </w:sdt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79A3748A" wp14:editId="0EBABDE2">
                <wp:simplePos x="0" y="0"/>
                <wp:positionH relativeFrom="margin">
                  <wp:align>left</wp:align>
                </wp:positionH>
                <wp:positionV relativeFrom="paragraph">
                  <wp:posOffset>4159073</wp:posOffset>
                </wp:positionV>
                <wp:extent cx="5400040" cy="577850"/>
                <wp:effectExtent l="0" t="0" r="0" b="0"/>
                <wp:wrapNone/>
                <wp:docPr id="7" name="Cuadro de texto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00040" cy="577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261EEF5" w14:textId="77777777" w:rsidR="006F1930" w:rsidRPr="00231EF1" w:rsidRDefault="006F1930" w:rsidP="006F1930">
                            <w:pPr>
                              <w:rPr>
                                <w:rStyle w:val="nfasissutil"/>
                              </w:rPr>
                            </w:pPr>
                            <w:r w:rsidRPr="00231EF1">
                              <w:rPr>
                                <w:rStyle w:val="nfasissutil"/>
                              </w:rPr>
                              <w:t>Victor Fagúndez Poyo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9A3748A" id="Cuadro de texto 7" o:spid="_x0000_s1029" type="#_x0000_t202" style="position:absolute;left:0;text-align:left;margin-left:0;margin-top:327.5pt;width:425.2pt;height:45.5pt;z-index:25167462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" filled="f" stroked="f" strokeweight=".5pt">
                <v:textbox>
                  <w:txbxContent>
                    <w:p w14:paraId="7261EEF5" w14:textId="77777777" w:rsidR="006F1930" w:rsidRPr="00231EF1" w:rsidRDefault="006F1930" w:rsidP="006F1930">
                      <w:pPr>
                        <w:rPr>
                          <w:rStyle w:val="nfasissutil"/>
                        </w:rPr>
                      </w:pPr>
                      <w:r w:rsidRPr="00231EF1">
                        <w:rPr>
                          <w:rStyle w:val="nfasissutil"/>
                        </w:rPr>
                        <w:t>Victor Fagúndez Poyo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31EF1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2D13425F" wp14:editId="56E603FD">
                <wp:simplePos x="0" y="0"/>
                <wp:positionH relativeFrom="margin">
                  <wp:posOffset>2800749</wp:posOffset>
                </wp:positionH>
                <wp:positionV relativeFrom="paragraph">
                  <wp:posOffset>7606252</wp:posOffset>
                </wp:positionV>
                <wp:extent cx="2783795" cy="377825"/>
                <wp:effectExtent l="0" t="0" r="0" b="3175"/>
                <wp:wrapNone/>
                <wp:docPr id="10" name="Cuadro de texto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83795" cy="3778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7EE5E5A" w14:textId="77777777" w:rsidR="006F1930" w:rsidRPr="00973861" w:rsidRDefault="006F1930" w:rsidP="00231EF1">
                            <w:pPr>
                              <w:pStyle w:val="Subttulo"/>
                            </w:pPr>
                            <w:r w:rsidRPr="00973861">
                              <w:t xml:space="preserve">E.T.S de </w:t>
                            </w:r>
                            <w:r>
                              <w:t>I</w:t>
                            </w:r>
                            <w:r w:rsidRPr="00973861">
                              <w:t xml:space="preserve">ngeniería </w:t>
                            </w:r>
                            <w:r>
                              <w:t>I</w:t>
                            </w:r>
                            <w:r w:rsidRPr="00973861">
                              <w:t>nformátic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13425F" id="Cuadro de texto 10" o:spid="_x0000_s1030" type="#_x0000_t202" style="position:absolute;left:0;text-align:left;margin-left:220.55pt;margin-top:598.9pt;width:219.2pt;height:29.75pt;z-index:2516776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" filled="f" stroked="f" strokeweight=".5pt">
                <v:textbox>
                  <w:txbxContent>
                    <w:p w14:paraId="07EE5E5A" w14:textId="77777777" w:rsidR="006F1930" w:rsidRPr="00973861" w:rsidRDefault="006F1930" w:rsidP="00231EF1">
                      <w:pPr>
                        <w:pStyle w:val="Subttulo"/>
                      </w:pPr>
                      <w:r w:rsidRPr="00973861">
                        <w:t xml:space="preserve">E.T.S de </w:t>
                      </w:r>
                      <w:r>
                        <w:t>I</w:t>
                      </w:r>
                      <w:r w:rsidRPr="00973861">
                        <w:t xml:space="preserve">ngeniería </w:t>
                      </w:r>
                      <w:r>
                        <w:t>I</w:t>
                      </w:r>
                      <w:r w:rsidRPr="00973861">
                        <w:t>nformátic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31EF1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5133D3B5" wp14:editId="4C4D9594">
                <wp:simplePos x="0" y="0"/>
                <wp:positionH relativeFrom="margin">
                  <wp:posOffset>3970330</wp:posOffset>
                </wp:positionH>
                <wp:positionV relativeFrom="paragraph">
                  <wp:posOffset>8042186</wp:posOffset>
                </wp:positionV>
                <wp:extent cx="1614214" cy="393700"/>
                <wp:effectExtent l="0" t="0" r="0" b="6350"/>
                <wp:wrapNone/>
                <wp:docPr id="9" name="Cuadro de texto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14214" cy="3937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D3953AF" w14:textId="77777777" w:rsidR="006F1930" w:rsidRPr="00A33C35" w:rsidRDefault="006F1930" w:rsidP="00231EF1">
                            <w:pPr>
                              <w:pStyle w:val="Subttulo"/>
                            </w:pPr>
                            <w:r w:rsidRPr="00A33C35">
                              <w:t>Curso 2021/202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33D3B5" id="Cuadro de texto 9" o:spid="_x0000_s1031" type="#_x0000_t202" style="position:absolute;left:0;text-align:left;margin-left:312.6pt;margin-top:633.25pt;width:127.1pt;height:31pt;z-index:2516766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" filled="f" stroked="f" strokeweight=".5pt">
                <v:textbox>
                  <w:txbxContent>
                    <w:p w14:paraId="2D3953AF" w14:textId="77777777" w:rsidR="006F1930" w:rsidRPr="00A33C35" w:rsidRDefault="006F1930" w:rsidP="00231EF1">
                      <w:pPr>
                        <w:pStyle w:val="Subttulo"/>
                      </w:pPr>
                      <w:r w:rsidRPr="00A33C35">
                        <w:t>Curso 2021/2022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6F1930" w:rsidRPr="00787096">
        <w:rPr>
          <w:noProof/>
        </w:rPr>
        <w:drawing>
          <wp:anchor distT="0" distB="0" distL="114300" distR="114300" simplePos="0" relativeHeight="251670528" behindDoc="0" locked="0" layoutInCell="1" allowOverlap="1" wp14:anchorId="57702BE6" wp14:editId="1F5AB475">
            <wp:simplePos x="0" y="0"/>
            <wp:positionH relativeFrom="page">
              <wp:align>right</wp:align>
            </wp:positionH>
            <wp:positionV relativeFrom="paragraph">
              <wp:posOffset>-903605</wp:posOffset>
            </wp:positionV>
            <wp:extent cx="1087755" cy="1067435"/>
            <wp:effectExtent l="0" t="0" r="0" b="0"/>
            <wp:wrapNone/>
            <wp:docPr id="17" name="Imagen 17" descr="Logotip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Imagen 17" descr="Logotip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7755" cy="1067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End w:id="0"/>
      <w:r w:rsidR="00716830">
        <w:br w:type="page"/>
      </w:r>
    </w:p>
    <w:p w14:paraId="40F6C8B9" w14:textId="77777777" w:rsidR="009235E6" w:rsidRDefault="009235E6" w:rsidP="009235E6">
      <w:pPr>
        <w:pStyle w:val="Ttulo2"/>
        <w:numPr>
          <w:ilvl w:val="0"/>
          <w:numId w:val="0"/>
        </w:numPr>
        <w:ind w:left="360"/>
      </w:pPr>
    </w:p>
    <w:tbl>
      <w:tblPr>
        <w:tblStyle w:val="Tabladecuadrcula3"/>
        <w:tblW w:w="0" w:type="auto"/>
        <w:tblLook w:val="04A0" w:firstRow="1" w:lastRow="0" w:firstColumn="1" w:lastColumn="0" w:noHBand="0" w:noVBand="1"/>
      </w:tblPr>
      <w:tblGrid>
        <w:gridCol w:w="1129"/>
        <w:gridCol w:w="1281"/>
        <w:gridCol w:w="6084"/>
      </w:tblGrid>
      <w:tr w:rsidR="009235E6" w14:paraId="672EEDE1" w14:textId="77777777" w:rsidTr="00CC6C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8494" w:type="dxa"/>
            <w:gridSpan w:val="3"/>
          </w:tcPr>
          <w:p w14:paraId="567F2803" w14:textId="77777777" w:rsidR="009235E6" w:rsidRPr="00104888" w:rsidRDefault="009235E6" w:rsidP="00A213FD">
            <w:pPr>
              <w:rPr>
                <w:rFonts w:ascii="Verdana" w:hAnsi="Verdana"/>
                <w:i w:val="0"/>
              </w:rPr>
            </w:pPr>
            <w:r w:rsidRPr="00104888">
              <w:rPr>
                <w:rFonts w:ascii="Verdana" w:hAnsi="Verdana"/>
                <w:i w:val="0"/>
              </w:rPr>
              <w:t>Historial de Revisiones</w:t>
            </w:r>
          </w:p>
        </w:tc>
      </w:tr>
      <w:tr w:rsidR="009235E6" w14:paraId="39340CE1" w14:textId="77777777" w:rsidTr="00CC6C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0E68B512" w14:textId="77777777" w:rsidR="009235E6" w:rsidRPr="00581722" w:rsidRDefault="009235E6">
            <w:pPr>
              <w:spacing w:line="259" w:lineRule="auto"/>
              <w:jc w:val="left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Versión</w:t>
            </w:r>
          </w:p>
        </w:tc>
        <w:tc>
          <w:tcPr>
            <w:tcW w:w="1281" w:type="dxa"/>
          </w:tcPr>
          <w:p w14:paraId="61F72F55" w14:textId="77777777" w:rsidR="009235E6" w:rsidRPr="00581722" w:rsidRDefault="009235E6">
            <w:pPr>
              <w:spacing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Fecha</w:t>
            </w:r>
          </w:p>
        </w:tc>
        <w:tc>
          <w:tcPr>
            <w:tcW w:w="6084" w:type="dxa"/>
          </w:tcPr>
          <w:p w14:paraId="62DFA7C5" w14:textId="77777777" w:rsidR="009235E6" w:rsidRPr="00581722" w:rsidRDefault="009235E6">
            <w:pPr>
              <w:spacing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Descripción</w:t>
            </w:r>
          </w:p>
        </w:tc>
      </w:tr>
      <w:tr w:rsidR="0054519F" w14:paraId="5FBC68C8" w14:textId="77777777" w:rsidTr="00CC6C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1CDEE530" w14:textId="77777777" w:rsidR="0054519F" w:rsidRPr="0054519F" w:rsidRDefault="00873714">
            <w:pPr>
              <w:spacing w:line="259" w:lineRule="auto"/>
              <w:jc w:val="left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</w:t>
            </w:r>
            <w:r w:rsidR="0054519F" w:rsidRPr="0054519F">
              <w:rPr>
                <w:rFonts w:cs="Times New Roman"/>
                <w:sz w:val="20"/>
                <w:szCs w:val="20"/>
              </w:rPr>
              <w:t>.0.0</w:t>
            </w:r>
          </w:p>
        </w:tc>
        <w:tc>
          <w:tcPr>
            <w:tcW w:w="1281" w:type="dxa"/>
          </w:tcPr>
          <w:p w14:paraId="2E0B26EC" w14:textId="77777777" w:rsidR="0054519F" w:rsidRPr="0054519F" w:rsidRDefault="003C1A26">
            <w:pPr>
              <w:spacing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CREATEDATE  \@ "dd.MM.yy"  \* MERGEFORMAT </w:instrText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 w:rsidR="002D6A35">
              <w:rPr>
                <w:rFonts w:cs="Times New Roman"/>
                <w:noProof/>
                <w:sz w:val="20"/>
                <w:szCs w:val="20"/>
              </w:rPr>
              <w:t>29.03.22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6084" w:type="dxa"/>
          </w:tcPr>
          <w:p w14:paraId="7CE10652" w14:textId="77777777" w:rsidR="0054519F" w:rsidRPr="0054519F" w:rsidRDefault="0054519F">
            <w:pPr>
              <w:spacing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54519F">
              <w:rPr>
                <w:rFonts w:cs="Times New Roman"/>
                <w:sz w:val="20"/>
                <w:szCs w:val="20"/>
              </w:rPr>
              <w:t>Creación del documento</w:t>
            </w:r>
          </w:p>
        </w:tc>
      </w:tr>
    </w:tbl>
    <w:p w14:paraId="5A0C9732" w14:textId="77777777" w:rsidR="009235E6" w:rsidRDefault="009235E6">
      <w:pPr>
        <w:spacing w:line="259" w:lineRule="auto"/>
        <w:jc w:val="left"/>
      </w:pPr>
    </w:p>
    <w:p w14:paraId="30115180" w14:textId="77777777" w:rsidR="009235E6" w:rsidRDefault="0023485F">
      <w:pPr>
        <w:spacing w:line="259" w:lineRule="auto"/>
        <w:jc w:val="left"/>
        <w:rPr>
          <w:rFonts w:ascii="Raleway" w:eastAsiaTheme="majorEastAsia" w:hAnsi="Raleway" w:cstheme="majorBidi"/>
          <w:sz w:val="32"/>
          <w:szCs w:val="26"/>
        </w:rPr>
      </w:pPr>
      <w:r>
        <w:br w:type="page"/>
      </w:r>
    </w:p>
    <w:sdt>
      <w:sdtPr>
        <w:rPr>
          <w:rFonts w:ascii="Times New Roman" w:eastAsiaTheme="minorHAnsi" w:hAnsi="Times New Roman" w:cstheme="minorBidi"/>
          <w:b w:val="0"/>
          <w:smallCaps/>
          <w:color w:val="auto"/>
          <w:sz w:val="22"/>
          <w:szCs w:val="22"/>
          <w:lang w:eastAsia="en-US"/>
        </w:rPr>
        <w:id w:val="39797132"/>
        <w:docPartObj>
          <w:docPartGallery w:val="Table of Contents"/>
          <w:docPartUnique/>
        </w:docPartObj>
      </w:sdtPr>
      <w:sdtEndPr>
        <w:rPr>
          <w:bCs/>
          <w:smallCaps w:val="0"/>
        </w:rPr>
      </w:sdtEndPr>
      <w:sdtContent>
        <w:p w14:paraId="23706A67" w14:textId="77777777" w:rsidR="00BC7E6B" w:rsidRPr="00175737" w:rsidRDefault="00BC7E6B" w:rsidP="009235E6">
          <w:pPr>
            <w:pStyle w:val="TtuloTDC"/>
            <w:numPr>
              <w:ilvl w:val="0"/>
              <w:numId w:val="0"/>
            </w:numPr>
            <w:ind w:left="360"/>
            <w:rPr>
              <w:rStyle w:val="Ttulodellibro"/>
            </w:rPr>
          </w:pPr>
          <w:r w:rsidRPr="00175737">
            <w:rPr>
              <w:rStyle w:val="Ttulodellibro"/>
              <w:b/>
              <w:bCs w:val="0"/>
            </w:rPr>
            <w:t>Contenido</w:t>
          </w:r>
        </w:p>
        <w:p w14:paraId="5BD32B20" w14:textId="3F326252" w:rsidR="00E922FB" w:rsidRDefault="009D7543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r>
            <w:rPr>
              <w:sz w:val="22"/>
            </w:rPr>
            <w:fldChar w:fldCharType="begin"/>
          </w:r>
          <w:r>
            <w:rPr>
              <w:sz w:val="22"/>
            </w:rPr>
            <w:instrText xml:space="preserve"> TOC \o "1-3" \h \z \u </w:instrText>
          </w:r>
          <w:r>
            <w:rPr>
              <w:sz w:val="22"/>
            </w:rPr>
            <w:fldChar w:fldCharType="separate"/>
          </w:r>
          <w:hyperlink w:anchor="_Toc102117061" w:history="1">
            <w:r w:rsidR="00E922FB" w:rsidRPr="00EC1BCB">
              <w:rPr>
                <w:rStyle w:val="Hipervnculo"/>
                <w:noProof/>
              </w:rPr>
              <w:t>1.</w:t>
            </w:r>
            <w:r w:rsidR="00E922FB"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="00E922FB" w:rsidRPr="00EC1BCB">
              <w:rPr>
                <w:rStyle w:val="Hipervnculo"/>
                <w:noProof/>
              </w:rPr>
              <w:t>Enunciado</w:t>
            </w:r>
            <w:r w:rsidR="00E922FB">
              <w:rPr>
                <w:noProof/>
                <w:webHidden/>
              </w:rPr>
              <w:tab/>
            </w:r>
            <w:r w:rsidR="00E922FB">
              <w:rPr>
                <w:noProof/>
                <w:webHidden/>
              </w:rPr>
              <w:fldChar w:fldCharType="begin"/>
            </w:r>
            <w:r w:rsidR="00E922FB">
              <w:rPr>
                <w:noProof/>
                <w:webHidden/>
              </w:rPr>
              <w:instrText xml:space="preserve"> PAGEREF _Toc102117061 \h </w:instrText>
            </w:r>
            <w:r w:rsidR="00E922FB">
              <w:rPr>
                <w:noProof/>
                <w:webHidden/>
              </w:rPr>
            </w:r>
            <w:r w:rsidR="00E922FB">
              <w:rPr>
                <w:noProof/>
                <w:webHidden/>
              </w:rPr>
              <w:fldChar w:fldCharType="separate"/>
            </w:r>
            <w:r w:rsidR="00E922FB">
              <w:rPr>
                <w:noProof/>
                <w:webHidden/>
              </w:rPr>
              <w:t>1</w:t>
            </w:r>
            <w:r w:rsidR="00E922FB">
              <w:rPr>
                <w:noProof/>
                <w:webHidden/>
              </w:rPr>
              <w:fldChar w:fldCharType="end"/>
            </w:r>
          </w:hyperlink>
        </w:p>
        <w:p w14:paraId="4F2A5B51" w14:textId="5A5E80EE" w:rsidR="00E922FB" w:rsidRDefault="00E922FB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117062" w:history="1">
            <w:r w:rsidRPr="00EC1BCB">
              <w:rPr>
                <w:rStyle w:val="Hipervnculo"/>
                <w:noProof/>
              </w:rPr>
              <w:t>2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EC1BCB">
              <w:rPr>
                <w:rStyle w:val="Hipervnculo"/>
                <w:noProof/>
              </w:rPr>
              <w:t>Consideraciones inicia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1170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FE1376" w14:textId="51BFB20E" w:rsidR="00E922FB" w:rsidRDefault="00E922FB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117063" w:history="1">
            <w:r w:rsidRPr="00EC1BCB">
              <w:rPr>
                <w:rStyle w:val="Hipervnculo"/>
                <w:noProof/>
              </w:rPr>
              <w:t>3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EC1BCB">
              <w:rPr>
                <w:rStyle w:val="Hipervnculo"/>
                <w:noProof/>
              </w:rPr>
              <w:t>Algoritmo ba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1170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3D51F5" w14:textId="4FDAB37D" w:rsidR="00E922FB" w:rsidRDefault="00E922FB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117064" w:history="1">
            <w:r w:rsidRPr="00EC1BCB">
              <w:rPr>
                <w:rStyle w:val="Hipervnculo"/>
                <w:noProof/>
              </w:rPr>
              <w:t>3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1170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7E17C4" w14:textId="7AD4DF96" w:rsidR="00E922FB" w:rsidRDefault="00E922FB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117065" w:history="1">
            <w:r w:rsidRPr="00EC1BCB">
              <w:rPr>
                <w:rStyle w:val="Hipervnculo"/>
                <w:noProof/>
              </w:rPr>
              <w:t>3.1.1. Problemas encontr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1170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62AC79" w14:textId="142E083D" w:rsidR="00E922FB" w:rsidRDefault="00E922FB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117066" w:history="1">
            <w:r w:rsidRPr="00EC1BCB">
              <w:rPr>
                <w:rStyle w:val="Hipervnculo"/>
                <w:noProof/>
              </w:rPr>
              <w:t>3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1170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7F5182" w14:textId="7FAFDEEC" w:rsidR="00E922FB" w:rsidRDefault="00E922FB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117067" w:history="1">
            <w:r w:rsidRPr="00EC1BCB">
              <w:rPr>
                <w:rStyle w:val="Hipervnculo"/>
                <w:noProof/>
              </w:rPr>
              <w:t>3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1170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66C0DE" w14:textId="241E0063" w:rsidR="00E922FB" w:rsidRDefault="00E922FB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117068" w:history="1">
            <w:r w:rsidRPr="00EC1BCB">
              <w:rPr>
                <w:rStyle w:val="Hipervnculo"/>
                <w:noProof/>
              </w:rPr>
              <w:t>4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EC1BCB">
              <w:rPr>
                <w:rStyle w:val="Hipervnculo"/>
                <w:noProof/>
              </w:rPr>
              <w:t>Conclus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1170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01D9EB" w14:textId="217E7D91" w:rsidR="00E922FB" w:rsidRDefault="00E922FB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117069" w:history="1">
            <w:r w:rsidRPr="00EC1BCB">
              <w:rPr>
                <w:rStyle w:val="Hipervnculo"/>
                <w:noProof/>
              </w:rPr>
              <w:t>4.1. Impacto de las variables en los 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1170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11DAF9" w14:textId="75C79694" w:rsidR="00E922FB" w:rsidRDefault="00E922FB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117070" w:history="1">
            <w:r w:rsidRPr="00EC1BCB">
              <w:rPr>
                <w:rStyle w:val="Hipervnculo"/>
                <w:noProof/>
              </w:rPr>
              <w:t>4.2. Combinaciones de vari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1170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0A4AB0" w14:textId="18A99F00" w:rsidR="00E922FB" w:rsidRDefault="00E922FB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117071" w:history="1">
            <w:r w:rsidRPr="00EC1BCB">
              <w:rPr>
                <w:rStyle w:val="Hipervnculo"/>
                <w:noProof/>
              </w:rPr>
              <w:t>4.3. Mejor conjunto de vari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1170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E01FAC" w14:textId="6F879076" w:rsidR="00E922FB" w:rsidRDefault="00E922FB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117072" w:history="1">
            <w:r w:rsidRPr="00EC1BCB">
              <w:rPr>
                <w:rStyle w:val="Hipervnculo"/>
                <w:noProof/>
              </w:rPr>
              <w:t>5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EC1BCB">
              <w:rPr>
                <w:rStyle w:val="Hipervnculo"/>
                <w:noProof/>
              </w:rPr>
              <w:t>Bibliograf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1170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FF47DB" w14:textId="632BEC3D" w:rsidR="00BC7E6B" w:rsidRDefault="009D7543">
          <w:r>
            <w:rPr>
              <w:sz w:val="22"/>
            </w:rPr>
            <w:fldChar w:fldCharType="end"/>
          </w:r>
        </w:p>
      </w:sdtContent>
    </w:sdt>
    <w:p w14:paraId="50745235" w14:textId="77777777" w:rsidR="00175737" w:rsidRDefault="00175737" w:rsidP="004F1129">
      <w:pPr>
        <w:spacing w:line="259" w:lineRule="auto"/>
        <w:jc w:val="left"/>
        <w:rPr>
          <w:rStyle w:val="Ttulodellibro"/>
        </w:rPr>
      </w:pPr>
    </w:p>
    <w:p w14:paraId="19829732" w14:textId="77777777" w:rsidR="004F1129" w:rsidRPr="005A02FA" w:rsidRDefault="009235E6" w:rsidP="004F1129">
      <w:pPr>
        <w:spacing w:line="259" w:lineRule="auto"/>
        <w:jc w:val="left"/>
        <w:rPr>
          <w:rStyle w:val="Ttulodellibro"/>
        </w:rPr>
      </w:pPr>
      <w:r w:rsidRPr="00175737">
        <w:rPr>
          <w:rFonts w:ascii="Verdana" w:hAnsi="Verdana"/>
        </w:rPr>
        <w:br w:type="page"/>
      </w:r>
      <w:r w:rsidR="005E75A4" w:rsidRPr="005A02FA">
        <w:rPr>
          <w:rStyle w:val="Ttulodellibro"/>
        </w:rPr>
        <w:lastRenderedPageBreak/>
        <w:t>Índice</w:t>
      </w:r>
      <w:r w:rsidR="004F1129" w:rsidRPr="005A02FA">
        <w:rPr>
          <w:rStyle w:val="Ttulodellibro"/>
        </w:rPr>
        <w:t xml:space="preserve"> de Ilustraciones </w:t>
      </w:r>
    </w:p>
    <w:p w14:paraId="4EB3248E" w14:textId="6A7648DA" w:rsidR="00E922FB" w:rsidRDefault="007D620B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r>
        <w:fldChar w:fldCharType="begin"/>
      </w:r>
      <w:r>
        <w:instrText xml:space="preserve"> TOC \h \z \c "Ilustración" </w:instrText>
      </w:r>
      <w:r>
        <w:fldChar w:fldCharType="separate"/>
      </w:r>
      <w:hyperlink w:anchor="_Toc102117073" w:history="1">
        <w:r w:rsidR="00E922FB" w:rsidRPr="00BB312E">
          <w:rPr>
            <w:rStyle w:val="Hipervnculo"/>
            <w:noProof/>
          </w:rPr>
          <w:t>Ilustración 1. Error no encuentra el fichero de entrenamiento</w:t>
        </w:r>
        <w:r w:rsidR="00E922FB">
          <w:rPr>
            <w:noProof/>
            <w:webHidden/>
          </w:rPr>
          <w:tab/>
        </w:r>
        <w:r w:rsidR="00E922FB">
          <w:rPr>
            <w:noProof/>
            <w:webHidden/>
          </w:rPr>
          <w:fldChar w:fldCharType="begin"/>
        </w:r>
        <w:r w:rsidR="00E922FB">
          <w:rPr>
            <w:noProof/>
            <w:webHidden/>
          </w:rPr>
          <w:instrText xml:space="preserve"> PAGEREF _Toc102117073 \h </w:instrText>
        </w:r>
        <w:r w:rsidR="00E922FB">
          <w:rPr>
            <w:noProof/>
            <w:webHidden/>
          </w:rPr>
        </w:r>
        <w:r w:rsidR="00E922FB">
          <w:rPr>
            <w:noProof/>
            <w:webHidden/>
          </w:rPr>
          <w:fldChar w:fldCharType="separate"/>
        </w:r>
        <w:r w:rsidR="00E922FB">
          <w:rPr>
            <w:noProof/>
            <w:webHidden/>
          </w:rPr>
          <w:t>3</w:t>
        </w:r>
        <w:r w:rsidR="00E922FB">
          <w:rPr>
            <w:noProof/>
            <w:webHidden/>
          </w:rPr>
          <w:fldChar w:fldCharType="end"/>
        </w:r>
      </w:hyperlink>
    </w:p>
    <w:p w14:paraId="498E4C81" w14:textId="2EDD7FD0" w:rsidR="00E922FB" w:rsidRDefault="00E922FB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117074" w:history="1">
        <w:r w:rsidRPr="00BB312E">
          <w:rPr>
            <w:rStyle w:val="Hipervnculo"/>
            <w:noProof/>
          </w:rPr>
          <w:t>Ilustración 2. Comprobación de la existencia de los datase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1170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7319C06F" w14:textId="358DDA5A" w:rsidR="00E922FB" w:rsidRDefault="00E922FB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117075" w:history="1">
        <w:r w:rsidRPr="00BB312E">
          <w:rPr>
            <w:rStyle w:val="Hipervnculo"/>
            <w:noProof/>
          </w:rPr>
          <w:t>Ilustración 3. El script indica que el dataset no existe en esa ruta y finaliz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1170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DF85EC8" w14:textId="3BF0F581" w:rsidR="00E922FB" w:rsidRDefault="00E922FB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117076" w:history="1">
        <w:r w:rsidRPr="00BB312E">
          <w:rPr>
            <w:rStyle w:val="Hipervnculo"/>
            <w:noProof/>
          </w:rPr>
          <w:t>Ilustración 4. Se añade un punto a la ruta, para acceder a la carpeta anterior a la actu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1170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41EF07C5" w14:textId="7C58ED41" w:rsidR="00D26DEF" w:rsidRDefault="007D620B" w:rsidP="009235E6">
      <w:pPr>
        <w:spacing w:line="259" w:lineRule="auto"/>
        <w:jc w:val="left"/>
      </w:pPr>
      <w:r>
        <w:rPr>
          <w:b/>
          <w:bCs/>
          <w:noProof/>
        </w:rPr>
        <w:fldChar w:fldCharType="end"/>
      </w:r>
    </w:p>
    <w:p w14:paraId="0A09E9A9" w14:textId="77777777" w:rsidR="003065FF" w:rsidRDefault="003065FF">
      <w:pPr>
        <w:spacing w:line="259" w:lineRule="auto"/>
        <w:jc w:val="left"/>
      </w:pPr>
      <w:r>
        <w:br w:type="page"/>
      </w:r>
    </w:p>
    <w:p w14:paraId="3955AABF" w14:textId="77777777" w:rsidR="001D0611" w:rsidRDefault="005E75A4" w:rsidP="001D0611">
      <w:r>
        <w:rPr>
          <w:rStyle w:val="Ttulodellibro"/>
        </w:rPr>
        <w:lastRenderedPageBreak/>
        <w:t>Índice</w:t>
      </w:r>
      <w:r w:rsidR="001D0611" w:rsidRPr="001D0611">
        <w:rPr>
          <w:rStyle w:val="Ttulodellibro"/>
        </w:rPr>
        <w:t xml:space="preserve"> de </w:t>
      </w:r>
      <w:r w:rsidR="001D0611">
        <w:rPr>
          <w:rStyle w:val="Ttulodellibro"/>
        </w:rPr>
        <w:t>Tablas</w:t>
      </w:r>
    </w:p>
    <w:p w14:paraId="26843DA0" w14:textId="77777777" w:rsidR="00175737" w:rsidRDefault="007D620B" w:rsidP="001D0611">
      <w:pPr>
        <w:rPr>
          <w:noProof/>
        </w:rPr>
      </w:pPr>
      <w:r>
        <w:fldChar w:fldCharType="begin"/>
      </w:r>
      <w:r>
        <w:instrText xml:space="preserve"> TOC \h \z \c "Tabla" </w:instrText>
      </w:r>
      <w:r>
        <w:fldChar w:fldCharType="separate"/>
      </w:r>
      <w:r w:rsidR="005A02FA">
        <w:rPr>
          <w:b/>
          <w:bCs/>
          <w:noProof/>
        </w:rPr>
        <w:t>No se encuentran elementos de tabla de ilustraciones.</w:t>
      </w:r>
      <w:r>
        <w:rPr>
          <w:b/>
          <w:bCs/>
          <w:noProof/>
        </w:rPr>
        <w:fldChar w:fldCharType="end"/>
      </w:r>
    </w:p>
    <w:p w14:paraId="3A3CED9B" w14:textId="77777777" w:rsidR="00FB3FDC" w:rsidRDefault="00FB3FDC" w:rsidP="005A02FA">
      <w:pPr>
        <w:spacing w:line="259" w:lineRule="auto"/>
        <w:jc w:val="left"/>
        <w:rPr>
          <w:noProof/>
        </w:rPr>
      </w:pPr>
    </w:p>
    <w:p w14:paraId="4E741BEA" w14:textId="77777777" w:rsidR="00FB3FDC" w:rsidRDefault="00FB3FDC" w:rsidP="001D0611">
      <w:pPr>
        <w:rPr>
          <w:noProof/>
        </w:rPr>
      </w:pPr>
    </w:p>
    <w:p w14:paraId="575FBA38" w14:textId="77777777" w:rsidR="00FB3FDC" w:rsidRDefault="00FB3FDC" w:rsidP="001D0611">
      <w:pPr>
        <w:rPr>
          <w:noProof/>
        </w:rPr>
        <w:sectPr w:rsidR="00FB3FDC" w:rsidSect="00175737">
          <w:pgSz w:w="11906" w:h="16838"/>
          <w:pgMar w:top="1417" w:right="1701" w:bottom="1417" w:left="1701" w:header="708" w:footer="708" w:gutter="0"/>
          <w:pgNumType w:fmt="upperRoman"/>
          <w:cols w:space="708"/>
          <w:docGrid w:linePitch="360"/>
        </w:sectPr>
      </w:pPr>
    </w:p>
    <w:p w14:paraId="0E77EADC" w14:textId="0797AE5A" w:rsidR="00787096" w:rsidRDefault="009E7B77" w:rsidP="00740510">
      <w:pPr>
        <w:pStyle w:val="Ttulo1"/>
      </w:pPr>
      <w:bookmarkStart w:id="1" w:name="_Toc102117061"/>
      <w:r>
        <w:lastRenderedPageBreak/>
        <w:t>Enunciado</w:t>
      </w:r>
      <w:bookmarkEnd w:id="1"/>
    </w:p>
    <w:p w14:paraId="2979BEB5" w14:textId="7C46DCD0" w:rsidR="001E0BB5" w:rsidRDefault="00977622" w:rsidP="00977622">
      <w:r>
        <w:t xml:space="preserve">Se deberán realizar un mínimo de 4 modificaciones. En concreto, el objetivo de la práctica es mejorar el conjunto de variables utilizadas en el clasificador SVM, ya sea mediante la modificación de las </w:t>
      </w:r>
      <w:r w:rsidR="0097448A">
        <w:t>variables propuestas</w:t>
      </w:r>
      <w:r>
        <w:t xml:space="preserve"> o mediante la inclusión de nuevas (generalmente mediante la concatenación para cada vector). La idea de la práctica es jugar con diferentes tipos de variables, analizar su funcionamiento y rendimiento mediante la evaluación, así como compararlas, ya sea por separado o combinadas. Algunas sugerencias de modificaciones son:</w:t>
      </w:r>
    </w:p>
    <w:p w14:paraId="3543F6F2" w14:textId="77777777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Modificar el tamaño del diccionario para el cálculo de </w:t>
      </w:r>
      <w:proofErr w:type="spellStart"/>
      <w:r w:rsidRPr="00977622">
        <w:t>tf-idf</w:t>
      </w:r>
      <w:proofErr w:type="spellEnd"/>
      <w:r w:rsidRPr="00977622">
        <w:t xml:space="preserve">, ya sea mediante la eliminación de Stop </w:t>
      </w:r>
      <w:proofErr w:type="spellStart"/>
      <w:r w:rsidRPr="00977622">
        <w:t>Words</w:t>
      </w:r>
      <w:proofErr w:type="spellEnd"/>
      <w:r w:rsidRPr="00977622">
        <w:t xml:space="preserve">, mediante la selección de las XX palabras más usadas, 9 o la elección de ciertos conjuntos gramaticales (verbos y adjetivos, o nombres y adjetivos). </w:t>
      </w:r>
    </w:p>
    <w:p w14:paraId="42ED2B85" w14:textId="5797D0EB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Generación de la matriz de </w:t>
      </w:r>
      <w:proofErr w:type="spellStart"/>
      <w:r w:rsidRPr="00977622">
        <w:t>tf-idf</w:t>
      </w:r>
      <w:proofErr w:type="spellEnd"/>
      <w:r w:rsidRPr="00977622">
        <w:t xml:space="preserve"> mediante otros elementos que no sean palabras, como pueden ser </w:t>
      </w:r>
      <w:proofErr w:type="spellStart"/>
      <w:r w:rsidRPr="00977622">
        <w:t>bi-gramas</w:t>
      </w:r>
      <w:proofErr w:type="spellEnd"/>
      <w:r w:rsidRPr="00977622">
        <w:t xml:space="preserve">, </w:t>
      </w:r>
      <w:proofErr w:type="spellStart"/>
      <w:r w:rsidRPr="00977622">
        <w:t>tri-gramas</w:t>
      </w:r>
      <w:proofErr w:type="spellEnd"/>
      <w:r w:rsidRPr="00977622">
        <w:t xml:space="preserve"> o n-gramas, así como el uso de lemas en lugar de palabras, o mediante concatenación de pares como puede ser palabra/categoría-Gramatical. </w:t>
      </w:r>
    </w:p>
    <w:p w14:paraId="14732E41" w14:textId="2D0DCC95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Uso de conceptos en lugar de palabras mediante algoritmos de desambiguación semántica. </w:t>
      </w:r>
    </w:p>
    <w:p w14:paraId="45EB1B20" w14:textId="1F985B26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Inclusión de elementos como los vectores de Word </w:t>
      </w:r>
      <w:proofErr w:type="spellStart"/>
      <w:r w:rsidRPr="00977622">
        <w:t>Embeddings</w:t>
      </w:r>
      <w:proofErr w:type="spellEnd"/>
      <w:r w:rsidRPr="00977622">
        <w:t xml:space="preserve">. • Inclusión de categorías gramaticales más frecuentes. </w:t>
      </w:r>
    </w:p>
    <w:p w14:paraId="4A1536AC" w14:textId="2EEA68DA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>Uso de léxicos afectivos o de palabras agresivas para identificar palabras polares (</w:t>
      </w:r>
      <w:proofErr w:type="spellStart"/>
      <w:r w:rsidRPr="00977622">
        <w:t>SentiSense</w:t>
      </w:r>
      <w:proofErr w:type="spellEnd"/>
      <w:r w:rsidRPr="00977622">
        <w:t xml:space="preserve">, </w:t>
      </w:r>
      <w:proofErr w:type="spellStart"/>
      <w:r w:rsidRPr="00977622">
        <w:t>Spanish</w:t>
      </w:r>
      <w:proofErr w:type="spellEnd"/>
      <w:r w:rsidRPr="00977622">
        <w:t xml:space="preserve"> </w:t>
      </w:r>
      <w:proofErr w:type="spellStart"/>
      <w:r w:rsidRPr="00977622">
        <w:t>Emotion</w:t>
      </w:r>
      <w:proofErr w:type="spellEnd"/>
      <w:r w:rsidRPr="00977622">
        <w:t xml:space="preserve"> </w:t>
      </w:r>
      <w:proofErr w:type="spellStart"/>
      <w:r w:rsidRPr="00977622">
        <w:t>Lexicon</w:t>
      </w:r>
      <w:proofErr w:type="spellEnd"/>
      <w:r w:rsidRPr="00977622">
        <w:t xml:space="preserve">, </w:t>
      </w:r>
      <w:proofErr w:type="spellStart"/>
      <w:r w:rsidRPr="00977622">
        <w:t>HurtLex</w:t>
      </w:r>
      <w:proofErr w:type="spellEnd"/>
      <w:r w:rsidRPr="00977622">
        <w:t>, etc.)</w:t>
      </w:r>
    </w:p>
    <w:p w14:paraId="0C0C7D89" w14:textId="3340FB77" w:rsidR="00977622" w:rsidRDefault="00977622" w:rsidP="00977622">
      <w:r w:rsidRPr="00977622">
        <w:t xml:space="preserve">Otra opción de mejora, es la modificación del algoritmo de entrenamiento, pudiendo utilizar otras familias de algoritmos como pueden ser los </w:t>
      </w:r>
      <w:proofErr w:type="spellStart"/>
      <w:r w:rsidRPr="00977622">
        <w:t>arboles</w:t>
      </w:r>
      <w:proofErr w:type="spellEnd"/>
      <w:r w:rsidRPr="00977622">
        <w:t xml:space="preserve"> de decisión, los sistemas basados en regla, o la combinación de varios mediante sistemas de votación.</w:t>
      </w:r>
    </w:p>
    <w:p w14:paraId="65DC8542" w14:textId="77777777" w:rsidR="0097448A" w:rsidRDefault="0097448A" w:rsidP="00977622">
      <w:r>
        <w:t xml:space="preserve">Como ya se ha expuesto, los puntos aquí planteados son sugerencias de posibles modificaciones, pero no es necesario restringirse a estos. Se pueden incluir cualesquiera originales, o ya vistos en la bibliografía o estado del arte de otros artículos científicos en el área de procesamiento del lenguaje o clasificación de texto. </w:t>
      </w:r>
    </w:p>
    <w:p w14:paraId="7352AEBC" w14:textId="77777777" w:rsidR="0097448A" w:rsidRDefault="0097448A" w:rsidP="00977622">
      <w:r>
        <w:lastRenderedPageBreak/>
        <w:t xml:space="preserve">Por último, se deberá realizar una memoria en la que se detalle el diseño de las modificaciones realizadas sobre el clasificador básico propuesto, su evaluación, análisis de resultados y conclusiones extraídas. En concreto la memoria deberá contener: </w:t>
      </w:r>
    </w:p>
    <w:p w14:paraId="1DD9FB51" w14:textId="58FA3384" w:rsidR="0097448A" w:rsidRDefault="0097448A" w:rsidP="00165421">
      <w:pPr>
        <w:pStyle w:val="Prrafodelista"/>
        <w:numPr>
          <w:ilvl w:val="0"/>
          <w:numId w:val="27"/>
        </w:numPr>
      </w:pPr>
      <w:r>
        <w:t xml:space="preserve">Descripción de la implementación realizada, problemas encontrados, soluciones aportadas, etc. </w:t>
      </w:r>
    </w:p>
    <w:p w14:paraId="086FE9AE" w14:textId="3CCDD7BC" w:rsidR="0097448A" w:rsidRDefault="0097448A" w:rsidP="00165421">
      <w:pPr>
        <w:pStyle w:val="Prrafodelista"/>
        <w:numPr>
          <w:ilvl w:val="0"/>
          <w:numId w:val="27"/>
        </w:numPr>
      </w:pPr>
      <w:r>
        <w:t xml:space="preserve">Descripción de resultados obtenidos para diferentes variables, y de todas las alternativas/combinaciones realizadas, con un análisis exhaustivo de los mismos en base a las distintas métricas utilizadas. </w:t>
      </w:r>
    </w:p>
    <w:p w14:paraId="5EFBDF6B" w14:textId="6CCB7D10" w:rsidR="0097448A" w:rsidRDefault="0097448A" w:rsidP="00165421">
      <w:pPr>
        <w:pStyle w:val="Prrafodelista"/>
        <w:numPr>
          <w:ilvl w:val="0"/>
          <w:numId w:val="27"/>
        </w:numPr>
      </w:pPr>
      <w:r>
        <w:t xml:space="preserve">Conclusiones que se puedan obtener a partir del análisis de resultados: cómo afectan las variables a los resultados, sus combinaciones, mejor conjunto de variables y por qué, </w:t>
      </w:r>
      <w:proofErr w:type="spellStart"/>
      <w:r>
        <w:t>etc</w:t>
      </w:r>
      <w:proofErr w:type="spellEnd"/>
    </w:p>
    <w:p w14:paraId="3E95F5DA" w14:textId="77777777" w:rsidR="00787096" w:rsidRDefault="00787096">
      <w:pPr>
        <w:spacing w:line="259" w:lineRule="auto"/>
        <w:jc w:val="left"/>
      </w:pPr>
      <w:r>
        <w:br w:type="page"/>
      </w:r>
    </w:p>
    <w:p w14:paraId="7672DBBF" w14:textId="779A800E" w:rsidR="001C68A9" w:rsidRDefault="001C68A9" w:rsidP="007171DE">
      <w:pPr>
        <w:pStyle w:val="Ttulo1"/>
      </w:pPr>
      <w:bookmarkStart w:id="2" w:name="_Toc102117062"/>
      <w:r>
        <w:lastRenderedPageBreak/>
        <w:t>Consideraciones iniciales</w:t>
      </w:r>
      <w:bookmarkEnd w:id="2"/>
    </w:p>
    <w:p w14:paraId="7D2F874D" w14:textId="1D0975A2" w:rsidR="001C68A9" w:rsidRPr="001C68A9" w:rsidRDefault="001C68A9" w:rsidP="001C68A9">
      <w:r>
        <w:t xml:space="preserve">Dado que los </w:t>
      </w:r>
      <w:proofErr w:type="spellStart"/>
      <w:r>
        <w:t>datasets</w:t>
      </w:r>
      <w:proofErr w:type="spellEnd"/>
      <w:r>
        <w:t xml:space="preserve"> de entrenamiento y test proporcionados para la practica superaban con las 6000 y 4000 </w:t>
      </w:r>
      <w:r w:rsidR="00DC42DC">
        <w:t>líneas</w:t>
      </w:r>
      <w:r>
        <w:t xml:space="preserve"> respectivamente, se ha decidido, con el fin de acelerar las pruebas intermedias durante el desarrollo de las modificaciones del algoritmo, que se reducirán estos </w:t>
      </w:r>
      <w:proofErr w:type="spellStart"/>
      <w:r>
        <w:t>datasets</w:t>
      </w:r>
      <w:proofErr w:type="spellEnd"/>
      <w:r>
        <w:t xml:space="preserve"> a un tamaño de 100 </w:t>
      </w:r>
      <w:r w:rsidR="00DC42DC">
        <w:t>líneas</w:t>
      </w:r>
      <w:r>
        <w:t xml:space="preserve"> cada uno</w:t>
      </w:r>
      <w:r w:rsidR="00E25272">
        <w:t xml:space="preserve"> de las secciones en castellano</w:t>
      </w:r>
      <w:r>
        <w:t xml:space="preserve">. Una vez se hayan finalizado las modificaciones, y se tenga un prototipo de algoritmo viable, se </w:t>
      </w:r>
      <w:r w:rsidR="00DC42DC">
        <w:t>realizará</w:t>
      </w:r>
      <w:r>
        <w:t xml:space="preserve"> un</w:t>
      </w:r>
      <w:r w:rsidR="00DC42DC">
        <w:t xml:space="preserve">a ejecución con los </w:t>
      </w:r>
      <w:proofErr w:type="spellStart"/>
      <w:r w:rsidR="00DC42DC">
        <w:t>datasets</w:t>
      </w:r>
      <w:proofErr w:type="spellEnd"/>
      <w:r w:rsidR="00DC42DC">
        <w:t xml:space="preserve"> originales.</w:t>
      </w:r>
    </w:p>
    <w:p w14:paraId="1A058CB5" w14:textId="39D333B1" w:rsidR="007171DE" w:rsidRDefault="000D747C" w:rsidP="007171DE">
      <w:pPr>
        <w:pStyle w:val="Ttulo1"/>
      </w:pPr>
      <w:bookmarkStart w:id="3" w:name="_Toc102117063"/>
      <w:r>
        <w:t>Algoritmo base</w:t>
      </w:r>
      <w:bookmarkEnd w:id="3"/>
    </w:p>
    <w:p w14:paraId="2EE7109D" w14:textId="35BBF2DE" w:rsidR="0097448A" w:rsidRDefault="0097448A" w:rsidP="0097448A">
      <w:pPr>
        <w:pStyle w:val="Ttulo2"/>
      </w:pPr>
      <w:bookmarkStart w:id="4" w:name="_Toc102117064"/>
      <w:r>
        <w:t>Descripción de la implementación realizada</w:t>
      </w:r>
      <w:bookmarkEnd w:id="4"/>
    </w:p>
    <w:p w14:paraId="06610F76" w14:textId="737D6DAA" w:rsidR="00E66D71" w:rsidRPr="00E66D71" w:rsidRDefault="00E66D71" w:rsidP="00E66D71">
      <w:r>
        <w:t xml:space="preserve">Se realizará en primer lugar una ejecución del algoritmo base sin modificaciones a modo de referencia para el resto </w:t>
      </w:r>
      <w:r w:rsidR="007E2610">
        <w:t xml:space="preserve">de </w:t>
      </w:r>
      <w:r w:rsidR="005D5460">
        <w:t>las modificaciones</w:t>
      </w:r>
      <w:r w:rsidR="007E2610">
        <w:t xml:space="preserve"> que se implementen.</w:t>
      </w:r>
      <w:r>
        <w:t xml:space="preserve"> </w:t>
      </w:r>
    </w:p>
    <w:p w14:paraId="3BA7E7F5" w14:textId="7B5F215B" w:rsidR="005D5460" w:rsidRDefault="0097448A" w:rsidP="005D5460">
      <w:pPr>
        <w:pStyle w:val="Ttulo3"/>
      </w:pPr>
      <w:bookmarkStart w:id="5" w:name="_Toc102117065"/>
      <w:r>
        <w:t>Problemas encontrados</w:t>
      </w:r>
      <w:bookmarkEnd w:id="5"/>
    </w:p>
    <w:p w14:paraId="0B8FA609" w14:textId="50DF1704" w:rsidR="001C68A9" w:rsidRDefault="001C68A9" w:rsidP="001C68A9">
      <w:pPr>
        <w:pStyle w:val="Ttulo4"/>
      </w:pPr>
      <w:r>
        <w:t>Problema 1</w:t>
      </w:r>
    </w:p>
    <w:p w14:paraId="1982E513" w14:textId="7BA91284" w:rsidR="004A02AA" w:rsidRPr="004A02AA" w:rsidRDefault="004A02AA" w:rsidP="004A02AA">
      <w:pPr>
        <w:pStyle w:val="Ttulo5"/>
      </w:pPr>
      <w:r>
        <w:t>Descripción del problema</w:t>
      </w:r>
    </w:p>
    <w:p w14:paraId="6113C15F" w14:textId="063E4307" w:rsidR="001C68A9" w:rsidRDefault="008615C8" w:rsidP="001C68A9">
      <w:r>
        <w:t>Cuando tratamos de ejecutar el script por primera vez, nos devuelve un mensaje de error, el cual se muestra en la ilustración 1.</w:t>
      </w:r>
    </w:p>
    <w:p w14:paraId="25C75BD6" w14:textId="77777777" w:rsidR="008615C8" w:rsidRDefault="008615C8" w:rsidP="008615C8">
      <w:pPr>
        <w:keepNext/>
      </w:pPr>
      <w:r w:rsidRPr="008615C8">
        <w:drawing>
          <wp:inline distT="0" distB="0" distL="0" distR="0" wp14:anchorId="18FF8CBE" wp14:editId="4B21834C">
            <wp:extent cx="5400040" cy="564515"/>
            <wp:effectExtent l="0" t="0" r="0" b="6985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64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9E1D3D" w14:textId="1D9DE378" w:rsidR="008615C8" w:rsidRDefault="008615C8" w:rsidP="008615C8">
      <w:pPr>
        <w:pStyle w:val="Descripcin"/>
      </w:pPr>
      <w:bookmarkStart w:id="6" w:name="_Toc102117073"/>
      <w:r>
        <w:t xml:space="preserve">Ilustración </w:t>
      </w:r>
      <w:fldSimple w:instr=" SEQ Ilustración \* ARABIC ">
        <w:r w:rsidR="00A0665F">
          <w:rPr>
            <w:noProof/>
          </w:rPr>
          <w:t>1</w:t>
        </w:r>
      </w:fldSimple>
      <w:r>
        <w:t>. Error no encuentra el fichero de entrenamiento</w:t>
      </w:r>
      <w:bookmarkEnd w:id="6"/>
    </w:p>
    <w:p w14:paraId="4E25C1FF" w14:textId="2DBC4932" w:rsidR="004A02AA" w:rsidRDefault="004A02AA" w:rsidP="004A02AA">
      <w:pPr>
        <w:pStyle w:val="Ttulo5"/>
      </w:pPr>
      <w:r>
        <w:t>Solución</w:t>
      </w:r>
    </w:p>
    <w:p w14:paraId="2B50DB0E" w14:textId="187497B7" w:rsidR="004A02AA" w:rsidRDefault="0053287F" w:rsidP="004A02AA">
      <w:r>
        <w:t xml:space="preserve">Con el fin de realizar una comprobación de la existencia de los archivos de entrenamiento antes entrar a la función </w:t>
      </w:r>
      <w:proofErr w:type="spellStart"/>
      <w:r>
        <w:t>processEXISTTraining</w:t>
      </w:r>
      <w:proofErr w:type="spellEnd"/>
      <w:r>
        <w:t xml:space="preserve">(), se ha optado por añadir una condición </w:t>
      </w:r>
      <w:proofErr w:type="spellStart"/>
      <w:r>
        <w:t>if</w:t>
      </w:r>
      <w:proofErr w:type="spellEnd"/>
      <w:r>
        <w:t xml:space="preserve"> que compruebe la existencia de los ficheros en la ruta proporcionada.</w:t>
      </w:r>
    </w:p>
    <w:p w14:paraId="7548ED46" w14:textId="77777777" w:rsidR="005E1E38" w:rsidRDefault="005E1E38" w:rsidP="005E1E38">
      <w:pPr>
        <w:keepNext/>
      </w:pPr>
      <w:r w:rsidRPr="005E1E38">
        <w:lastRenderedPageBreak/>
        <w:drawing>
          <wp:inline distT="0" distB="0" distL="0" distR="0" wp14:anchorId="6B8C2514" wp14:editId="7A776F0B">
            <wp:extent cx="5258534" cy="2200582"/>
            <wp:effectExtent l="0" t="0" r="0" b="9525"/>
            <wp:docPr id="2" name="Imagen 2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n 2" descr="Texto&#10;&#10;Descripción generada automáticamente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58534" cy="22005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ECF9E8" w14:textId="3DDFA3F2" w:rsidR="005E1E38" w:rsidRDefault="005E1E38" w:rsidP="005E1E38">
      <w:pPr>
        <w:pStyle w:val="Descripcin"/>
      </w:pPr>
      <w:bookmarkStart w:id="7" w:name="_Toc102117074"/>
      <w:r>
        <w:t xml:space="preserve">Ilustración </w:t>
      </w:r>
      <w:fldSimple w:instr=" SEQ Ilustración \* ARABIC ">
        <w:r w:rsidR="00A0665F">
          <w:rPr>
            <w:noProof/>
          </w:rPr>
          <w:t>2</w:t>
        </w:r>
      </w:fldSimple>
      <w:r>
        <w:t xml:space="preserve">. Comprobación de la existencia de los </w:t>
      </w:r>
      <w:proofErr w:type="spellStart"/>
      <w:r>
        <w:t>datasets</w:t>
      </w:r>
      <w:bookmarkEnd w:id="7"/>
      <w:proofErr w:type="spellEnd"/>
    </w:p>
    <w:p w14:paraId="1E0902FA" w14:textId="790AB528" w:rsidR="005E1E38" w:rsidRDefault="005E1E38" w:rsidP="005E1E38">
      <w:r>
        <w:t>Si volvemos a ejecutar el script nos devuelve los siguiente:</w:t>
      </w:r>
    </w:p>
    <w:p w14:paraId="6816284B" w14:textId="77777777" w:rsidR="00C65F72" w:rsidRDefault="00C65F72" w:rsidP="00C65F72">
      <w:pPr>
        <w:keepNext/>
      </w:pPr>
      <w:r w:rsidRPr="00C65F72">
        <w:drawing>
          <wp:inline distT="0" distB="0" distL="0" distR="0" wp14:anchorId="4CF65EB4" wp14:editId="22C5BB73">
            <wp:extent cx="5400040" cy="532765"/>
            <wp:effectExtent l="0" t="0" r="0" b="635"/>
            <wp:docPr id="3" name="Imagen 3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n 3" descr="Texto&#10;&#10;Descripción generada automáticamente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32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D4BBFD" w14:textId="1B6AAB4C" w:rsidR="00C65F72" w:rsidRDefault="00C65F72" w:rsidP="00C65F72">
      <w:pPr>
        <w:pStyle w:val="Descripcin"/>
      </w:pPr>
      <w:bookmarkStart w:id="8" w:name="_Toc102117075"/>
      <w:r>
        <w:t xml:space="preserve">Ilustración </w:t>
      </w:r>
      <w:fldSimple w:instr=" SEQ Ilustración \* ARABIC ">
        <w:r w:rsidR="00A0665F">
          <w:rPr>
            <w:noProof/>
          </w:rPr>
          <w:t>3</w:t>
        </w:r>
      </w:fldSimple>
      <w:r>
        <w:t xml:space="preserve">. El script indica que el </w:t>
      </w:r>
      <w:proofErr w:type="spellStart"/>
      <w:r>
        <w:t>dataset</w:t>
      </w:r>
      <w:proofErr w:type="spellEnd"/>
      <w:r>
        <w:t xml:space="preserve"> no existe en esa ruta y finaliza</w:t>
      </w:r>
      <w:bookmarkEnd w:id="8"/>
    </w:p>
    <w:p w14:paraId="4747BACB" w14:textId="4CD690B1" w:rsidR="00C65F72" w:rsidRDefault="00D76655" w:rsidP="00C65F72">
      <w:r>
        <w:t xml:space="preserve">En base a esto se interpreta que el script no esta consiguiendo acceder a la carpeta en la que se encuentran los </w:t>
      </w:r>
      <w:proofErr w:type="spellStart"/>
      <w:r>
        <w:t>datasets</w:t>
      </w:r>
      <w:proofErr w:type="spellEnd"/>
      <w:r>
        <w:t xml:space="preserve"> en la carpeta </w:t>
      </w:r>
      <w:r>
        <w:rPr>
          <w:i/>
          <w:iCs/>
        </w:rPr>
        <w:t>data</w:t>
      </w:r>
      <w:r>
        <w:t xml:space="preserve"> del nivel anterior. Por ello, en la ruta descrita para </w:t>
      </w:r>
      <w:proofErr w:type="spellStart"/>
      <w:r>
        <w:t>pathTraining</w:t>
      </w:r>
      <w:proofErr w:type="spellEnd"/>
      <w:r>
        <w:t xml:space="preserve"> y </w:t>
      </w:r>
      <w:proofErr w:type="spellStart"/>
      <w:r>
        <w:t>pathTest</w:t>
      </w:r>
      <w:proofErr w:type="spellEnd"/>
      <w:r>
        <w:t xml:space="preserve"> se añade un punto en la parte anterior a la ruta ya descrita para que retroceda al nivel de jerarquía anterior. Por lo tanto, el código quedaría de la forma siguiente.</w:t>
      </w:r>
    </w:p>
    <w:p w14:paraId="7F131594" w14:textId="77777777" w:rsidR="00D76655" w:rsidRDefault="00D76655" w:rsidP="00D76655">
      <w:pPr>
        <w:keepNext/>
      </w:pPr>
      <w:r w:rsidRPr="00D76655">
        <w:drawing>
          <wp:inline distT="0" distB="0" distL="0" distR="0" wp14:anchorId="00AA44EB" wp14:editId="1F22ADC3">
            <wp:extent cx="4324954" cy="476316"/>
            <wp:effectExtent l="0" t="0" r="0" b="0"/>
            <wp:docPr id="4" name="Imagen 4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n 4" descr="Texto&#10;&#10;Descripción generada automáticamente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324954" cy="4763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79B888" w14:textId="257A3C8A" w:rsidR="00D76655" w:rsidRPr="00D76655" w:rsidRDefault="00D76655" w:rsidP="00D76655">
      <w:pPr>
        <w:pStyle w:val="Descripcin"/>
      </w:pPr>
      <w:bookmarkStart w:id="9" w:name="_Toc102117076"/>
      <w:r>
        <w:t xml:space="preserve">Ilustración </w:t>
      </w:r>
      <w:fldSimple w:instr=" SEQ Ilustración \* ARABIC ">
        <w:r w:rsidR="00A0665F">
          <w:rPr>
            <w:noProof/>
          </w:rPr>
          <w:t>4</w:t>
        </w:r>
      </w:fldSimple>
      <w:r>
        <w:t>. Se añade un punto a la ruta, para acceder a la carpeta anterior a la actual</w:t>
      </w:r>
      <w:bookmarkEnd w:id="9"/>
    </w:p>
    <w:p w14:paraId="0182DA40" w14:textId="24FE808C" w:rsidR="00467129" w:rsidRDefault="00467129" w:rsidP="00467129">
      <w:pPr>
        <w:pStyle w:val="Ttulo2"/>
      </w:pPr>
      <w:bookmarkStart w:id="10" w:name="_Toc102117066"/>
      <w:r>
        <w:t>Descripción de los resultados obtenidos</w:t>
      </w:r>
      <w:bookmarkEnd w:id="10"/>
      <w:r>
        <w:t xml:space="preserve"> </w:t>
      </w:r>
    </w:p>
    <w:p w14:paraId="61F3AD6E" w14:textId="62F17829" w:rsidR="007171DE" w:rsidRDefault="000D747C" w:rsidP="000D747C">
      <w:pPr>
        <w:pStyle w:val="Ttulo3"/>
      </w:pPr>
      <w:bookmarkStart w:id="11" w:name="_Toc102117067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11"/>
      <w:proofErr w:type="spellEnd"/>
    </w:p>
    <w:p w14:paraId="649BAF4F" w14:textId="0C160A56" w:rsidR="00AD4E8D" w:rsidRDefault="00AD4E8D" w:rsidP="00AD4E8D">
      <w:r>
        <w:t>Tras ejecutar el script obtenemos los resultados mostrados en la ilustración 5.</w:t>
      </w:r>
    </w:p>
    <w:p w14:paraId="1CBFA5DA" w14:textId="77777777" w:rsidR="00A0665F" w:rsidRDefault="00AD4E8D" w:rsidP="00A0665F">
      <w:pPr>
        <w:keepNext/>
      </w:pPr>
      <w:r w:rsidRPr="00AD4E8D">
        <w:lastRenderedPageBreak/>
        <w:drawing>
          <wp:inline distT="0" distB="0" distL="0" distR="0" wp14:anchorId="008827DB" wp14:editId="026DACBE">
            <wp:extent cx="3972479" cy="2276793"/>
            <wp:effectExtent l="0" t="0" r="0" b="9525"/>
            <wp:docPr id="5" name="Imagen 5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n 5" descr="Calendario&#10;&#10;Descripción generada automáticamente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972479" cy="22767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748FA" w14:textId="5967D6CF" w:rsidR="00AD4E8D" w:rsidRDefault="00A0665F" w:rsidP="00A0665F">
      <w:pPr>
        <w:pStyle w:val="Descripcin"/>
      </w:pPr>
      <w:r>
        <w:t xml:space="preserve">Ilustración </w:t>
      </w:r>
      <w:fldSimple w:instr=" SEQ Ilustración \* ARABIC ">
        <w:r>
          <w:rPr>
            <w:noProof/>
          </w:rPr>
          <w:t>5</w:t>
        </w:r>
      </w:fldSimple>
      <w:r>
        <w:t>. Resultados del algoritmo base</w:t>
      </w:r>
    </w:p>
    <w:p w14:paraId="7FA8A74D" w14:textId="0B7A4D18" w:rsidR="00A0665F" w:rsidRDefault="00A0665F" w:rsidP="00A0665F">
      <w:r>
        <w:t xml:space="preserve">Si observamos los resultados del algoritmo base tenemos que tiene una precisión o </w:t>
      </w:r>
      <w:proofErr w:type="spellStart"/>
      <w:r>
        <w:t>accuracy</w:t>
      </w:r>
      <w:proofErr w:type="spellEnd"/>
      <w:r>
        <w:t xml:space="preserve"> del 0.66.</w:t>
      </w:r>
    </w:p>
    <w:p w14:paraId="71128FC7" w14:textId="77777777" w:rsidR="005A7C09" w:rsidRDefault="005A7C09" w:rsidP="005A7C09">
      <w:pPr>
        <w:pStyle w:val="Ttulo1"/>
      </w:pPr>
      <w:r>
        <w:t>Algoritmo base</w:t>
      </w:r>
    </w:p>
    <w:p w14:paraId="7022CA70" w14:textId="77777777" w:rsidR="005A7C09" w:rsidRDefault="005A7C09" w:rsidP="005A7C09">
      <w:pPr>
        <w:pStyle w:val="Ttulo2"/>
      </w:pPr>
      <w:r>
        <w:t>Descripción de la implementación realizada</w:t>
      </w:r>
    </w:p>
    <w:p w14:paraId="4FDB8D51" w14:textId="77777777" w:rsidR="005A7C09" w:rsidRDefault="005A7C09" w:rsidP="005A7C09">
      <w:pPr>
        <w:pStyle w:val="Ttulo3"/>
      </w:pPr>
      <w:r>
        <w:t>Problemas encontrados</w:t>
      </w:r>
    </w:p>
    <w:p w14:paraId="34C9463A" w14:textId="77777777" w:rsidR="005A7C09" w:rsidRDefault="005A7C09" w:rsidP="005A7C09">
      <w:pPr>
        <w:pStyle w:val="Ttulo4"/>
      </w:pPr>
      <w:r>
        <w:t>Problema 1</w:t>
      </w:r>
    </w:p>
    <w:p w14:paraId="2897FBD5" w14:textId="77777777" w:rsidR="005A7C09" w:rsidRPr="004A02AA" w:rsidRDefault="005A7C09" w:rsidP="005A7C09">
      <w:pPr>
        <w:pStyle w:val="Ttulo5"/>
      </w:pPr>
      <w:r>
        <w:t>Descripción del problema</w:t>
      </w:r>
    </w:p>
    <w:p w14:paraId="55AD1363" w14:textId="77777777" w:rsidR="005A7C09" w:rsidRDefault="005A7C09" w:rsidP="005A7C09">
      <w:pPr>
        <w:pStyle w:val="Ttulo5"/>
      </w:pPr>
      <w:r>
        <w:t>Solución</w:t>
      </w:r>
    </w:p>
    <w:p w14:paraId="759182AE" w14:textId="77777777" w:rsidR="005A7C09" w:rsidRDefault="005A7C09" w:rsidP="005A7C09">
      <w:pPr>
        <w:pStyle w:val="Ttulo2"/>
      </w:pPr>
      <w:r>
        <w:t xml:space="preserve">Descripción de los resultados obtenidos </w:t>
      </w:r>
    </w:p>
    <w:p w14:paraId="6A4F3A87" w14:textId="77777777" w:rsidR="005A7C09" w:rsidRDefault="005A7C09" w:rsidP="005A7C09">
      <w:pPr>
        <w:pStyle w:val="Ttulo3"/>
      </w:pPr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proofErr w:type="spellEnd"/>
    </w:p>
    <w:p w14:paraId="6DEC4471" w14:textId="77777777" w:rsidR="005A7C09" w:rsidRPr="00A0665F" w:rsidRDefault="005A7C09" w:rsidP="00A0665F"/>
    <w:p w14:paraId="74813C50" w14:textId="74A52DD6" w:rsidR="002062A7" w:rsidRDefault="002062A7" w:rsidP="002062A7">
      <w:pPr>
        <w:pStyle w:val="Ttulo1"/>
      </w:pPr>
      <w:bookmarkStart w:id="12" w:name="_Toc102117068"/>
      <w:r>
        <w:t>Conclusiones</w:t>
      </w:r>
      <w:bookmarkEnd w:id="12"/>
    </w:p>
    <w:p w14:paraId="7FDC52D0" w14:textId="24142FBC" w:rsidR="002062A7" w:rsidRDefault="002062A7" w:rsidP="002062A7">
      <w:pPr>
        <w:pStyle w:val="Ttulo2"/>
      </w:pPr>
      <w:bookmarkStart w:id="13" w:name="_Toc102117069"/>
      <w:r>
        <w:t>Impacto de las variables en los resultados</w:t>
      </w:r>
      <w:bookmarkEnd w:id="13"/>
    </w:p>
    <w:p w14:paraId="35780954" w14:textId="021E4158" w:rsidR="002062A7" w:rsidRDefault="002062A7" w:rsidP="002062A7">
      <w:pPr>
        <w:pStyle w:val="Ttulo2"/>
      </w:pPr>
      <w:bookmarkStart w:id="14" w:name="_Toc102117070"/>
      <w:r>
        <w:t>Combinaciones de variables</w:t>
      </w:r>
      <w:bookmarkEnd w:id="14"/>
    </w:p>
    <w:p w14:paraId="5DBD83AB" w14:textId="2753BF15" w:rsidR="002062A7" w:rsidRPr="002062A7" w:rsidRDefault="002062A7" w:rsidP="002062A7">
      <w:pPr>
        <w:pStyle w:val="Ttulo2"/>
      </w:pPr>
      <w:bookmarkStart w:id="15" w:name="_Toc102117071"/>
      <w:r>
        <w:t>Mejor conjunto de variables</w:t>
      </w:r>
      <w:bookmarkEnd w:id="15"/>
    </w:p>
    <w:p w14:paraId="5C513F35" w14:textId="77777777" w:rsidR="009D675B" w:rsidRDefault="009D675B">
      <w:pPr>
        <w:spacing w:line="259" w:lineRule="auto"/>
        <w:jc w:val="left"/>
      </w:pPr>
      <w:r>
        <w:br w:type="page"/>
      </w:r>
    </w:p>
    <w:p w14:paraId="33F2C3D3" w14:textId="77777777" w:rsidR="00440809" w:rsidRDefault="00440809" w:rsidP="00440809">
      <w:pPr>
        <w:pStyle w:val="Ttulo1"/>
      </w:pPr>
      <w:bookmarkStart w:id="16" w:name="_Toc102117072"/>
      <w:r>
        <w:lastRenderedPageBreak/>
        <w:t>Bibliografía</w:t>
      </w:r>
      <w:bookmarkEnd w:id="16"/>
    </w:p>
    <w:p w14:paraId="034F3AE4" w14:textId="77777777" w:rsidR="009C4CCE" w:rsidRPr="00787096" w:rsidRDefault="00440809" w:rsidP="001D0611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lang w:val="en-GB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14:paraId="1192EA03" w14:textId="77777777" w:rsidR="00440809" w:rsidRPr="00787096" w:rsidRDefault="00440809" w:rsidP="00440809">
      <w:pPr>
        <w:rPr>
          <w:lang w:val="en-GB"/>
        </w:rPr>
      </w:pPr>
      <w:r>
        <w:fldChar w:fldCharType="end"/>
      </w:r>
    </w:p>
    <w:p w14:paraId="4C283CE0" w14:textId="77777777" w:rsidR="00010847" w:rsidRPr="00787096" w:rsidRDefault="00010847" w:rsidP="00010847">
      <w:pPr>
        <w:rPr>
          <w:lang w:val="en-GB"/>
        </w:rPr>
      </w:pPr>
    </w:p>
    <w:p w14:paraId="3EB4284E" w14:textId="77777777" w:rsidR="00010847" w:rsidRPr="00787096" w:rsidRDefault="00010847" w:rsidP="00010847">
      <w:pPr>
        <w:rPr>
          <w:lang w:val="en-GB"/>
        </w:rPr>
      </w:pPr>
    </w:p>
    <w:sectPr w:rsidR="00010847" w:rsidRPr="00787096" w:rsidSect="00175737">
      <w:footerReference w:type="default" r:id="rId16"/>
      <w:pgSz w:w="11906" w:h="16838"/>
      <w:pgMar w:top="1417" w:right="1701" w:bottom="1417" w:left="1701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D8C4845" w14:textId="77777777" w:rsidR="007D620B" w:rsidRDefault="007D620B" w:rsidP="00DE77D9">
      <w:pPr>
        <w:spacing w:after="0" w:line="240" w:lineRule="auto"/>
      </w:pPr>
      <w:r>
        <w:separator/>
      </w:r>
    </w:p>
  </w:endnote>
  <w:endnote w:type="continuationSeparator" w:id="0">
    <w:p w14:paraId="4B570403" w14:textId="77777777" w:rsidR="007D620B" w:rsidRDefault="007D620B" w:rsidP="00DE77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Raleway">
    <w:altName w:val="Raleway"/>
    <w:charset w:val="00"/>
    <w:family w:val="auto"/>
    <w:pitch w:val="variable"/>
    <w:sig w:usb0="A00002FF" w:usb1="5000205B" w:usb2="00000000" w:usb3="00000000" w:csb0="00000197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Slab">
    <w:altName w:val="Arial"/>
    <w:charset w:val="00"/>
    <w:family w:val="auto"/>
    <w:pitch w:val="variable"/>
    <w:sig w:usb0="E00002FF" w:usb1="5000205B" w:usb2="0000002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E9B949" w14:textId="77777777" w:rsidR="00175737" w:rsidRPr="001C5349" w:rsidRDefault="00175737">
    <w:pPr>
      <w:pStyle w:val="Piedepgina"/>
      <w:jc w:val="center"/>
      <w:rPr>
        <w:caps/>
      </w:rPr>
    </w:pPr>
    <w:r w:rsidRPr="001C5349">
      <w:rPr>
        <w:caps/>
      </w:rPr>
      <w:fldChar w:fldCharType="begin"/>
    </w:r>
    <w:r w:rsidRPr="001C5349">
      <w:rPr>
        <w:caps/>
      </w:rPr>
      <w:instrText>PAGE   \* MERGEFORMAT</w:instrText>
    </w:r>
    <w:r w:rsidRPr="001C5349">
      <w:rPr>
        <w:caps/>
      </w:rPr>
      <w:fldChar w:fldCharType="separate"/>
    </w:r>
    <w:r w:rsidRPr="001C5349">
      <w:rPr>
        <w:caps/>
      </w:rPr>
      <w:t>2</w:t>
    </w:r>
    <w:r w:rsidRPr="001C5349">
      <w:rPr>
        <w:caps/>
      </w:rPr>
      <w:fldChar w:fldCharType="end"/>
    </w:r>
  </w:p>
  <w:p w14:paraId="7676104A" w14:textId="77777777" w:rsidR="00381317" w:rsidRDefault="00381317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CE7366" w14:textId="64FEB8A6" w:rsidR="00175737" w:rsidRPr="001C5349" w:rsidRDefault="00175737">
    <w:pPr>
      <w:pStyle w:val="Piedepgina"/>
      <w:jc w:val="center"/>
    </w:pPr>
    <w:r w:rsidRPr="001C5349">
      <w:t xml:space="preserve">Página </w:t>
    </w:r>
    <w:r w:rsidRPr="001C5349">
      <w:fldChar w:fldCharType="begin"/>
    </w:r>
    <w:r w:rsidRPr="001C5349">
      <w:instrText>PAGE  \* Arabic  \* MERGEFORMAT</w:instrText>
    </w:r>
    <w:r w:rsidRPr="001C5349">
      <w:fldChar w:fldCharType="separate"/>
    </w:r>
    <w:r w:rsidRPr="001C5349">
      <w:t>2</w:t>
    </w:r>
    <w:r w:rsidRPr="001C5349">
      <w:fldChar w:fldCharType="end"/>
    </w:r>
    <w:r w:rsidRPr="001C5349">
      <w:t xml:space="preserve"> de </w:t>
    </w:r>
    <w:r w:rsidR="007D620B">
      <w:fldChar w:fldCharType="begin"/>
    </w:r>
    <w:r w:rsidR="007D620B">
      <w:instrText xml:space="preserve"> SECTIONPAGES  </w:instrText>
    </w:r>
    <w:r w:rsidR="007D620B">
      <w:fldChar w:fldCharType="separate"/>
    </w:r>
    <w:r w:rsidR="005A7C09">
      <w:rPr>
        <w:noProof/>
      </w:rPr>
      <w:t>6</w:t>
    </w:r>
    <w:r w:rsidR="007D620B">
      <w:rPr>
        <w:noProof/>
      </w:rPr>
      <w:fldChar w:fldCharType="end"/>
    </w:r>
  </w:p>
  <w:p w14:paraId="082DE63A" w14:textId="77777777" w:rsidR="00175737" w:rsidRDefault="00175737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157012A" w14:textId="77777777" w:rsidR="007D620B" w:rsidRDefault="007D620B" w:rsidP="00DE77D9">
      <w:pPr>
        <w:spacing w:after="0" w:line="240" w:lineRule="auto"/>
      </w:pPr>
      <w:r>
        <w:separator/>
      </w:r>
    </w:p>
  </w:footnote>
  <w:footnote w:type="continuationSeparator" w:id="0">
    <w:p w14:paraId="4D4B5063" w14:textId="77777777" w:rsidR="007D620B" w:rsidRDefault="007D620B" w:rsidP="00DE77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color w:val="7F7F7F" w:themeColor="text1" w:themeTint="80"/>
      </w:rPr>
      <w:alias w:val="Título"/>
      <w:tag w:val=""/>
      <w:id w:val="1116400235"/>
      <w:placeholder>
        <w:docPart w:val="6978350CE49643108903EFAC5CEEC61B"/>
      </w:placeholder>
      <w:dataBinding w:prefixMappings="xmlns:ns0='http://purl.org/dc/elements/1.1/' xmlns:ns1='http://schemas.openxmlformats.org/package/2006/metadata/core-properties' " w:xpath="/ns1:coreProperties[1]/ns0:title[1]" w:storeItemID="{6C3C8BC8-F283-45AE-878A-BAB7291924A1}"/>
      <w:text/>
    </w:sdtPr>
    <w:sdtEndPr/>
    <w:sdtContent>
      <w:p w14:paraId="7C5EED66" w14:textId="6889E155" w:rsidR="003C1A26" w:rsidRDefault="00F34CD9">
        <w:pPr>
          <w:pStyle w:val="Encabezado"/>
          <w:jc w:val="right"/>
          <w:rPr>
            <w:color w:val="7F7F7F" w:themeColor="text1" w:themeTint="80"/>
          </w:rPr>
        </w:pPr>
        <w:r>
          <w:rPr>
            <w:color w:val="7F7F7F" w:themeColor="text1" w:themeTint="80"/>
          </w:rPr>
          <w:t>Memoria Practica Final</w:t>
        </w:r>
      </w:p>
    </w:sdtContent>
  </w:sdt>
  <w:p w14:paraId="60C65298" w14:textId="77777777" w:rsidR="00381317" w:rsidRDefault="00381317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5641D"/>
    <w:multiLevelType w:val="hybridMultilevel"/>
    <w:tmpl w:val="ED462F0C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>
      <w:start w:val="1"/>
      <w:numFmt w:val="decimal"/>
      <w:lvlText w:val="%4."/>
      <w:lvlJc w:val="left"/>
      <w:pPr>
        <w:ind w:left="2880" w:hanging="360"/>
      </w:pPr>
    </w:lvl>
    <w:lvl w:ilvl="4" w:tplc="0C0A0019">
      <w:start w:val="1"/>
      <w:numFmt w:val="lowerLetter"/>
      <w:lvlText w:val="%5."/>
      <w:lvlJc w:val="left"/>
      <w:pPr>
        <w:ind w:left="3600" w:hanging="360"/>
      </w:pPr>
    </w:lvl>
    <w:lvl w:ilvl="5" w:tplc="0C0A001B">
      <w:start w:val="1"/>
      <w:numFmt w:val="lowerRoman"/>
      <w:lvlText w:val="%6."/>
      <w:lvlJc w:val="right"/>
      <w:pPr>
        <w:ind w:left="4320" w:hanging="180"/>
      </w:pPr>
    </w:lvl>
    <w:lvl w:ilvl="6" w:tplc="0C0A000F">
      <w:start w:val="1"/>
      <w:numFmt w:val="decimal"/>
      <w:lvlText w:val="%7."/>
      <w:lvlJc w:val="left"/>
      <w:pPr>
        <w:ind w:left="5040" w:hanging="360"/>
      </w:pPr>
    </w:lvl>
    <w:lvl w:ilvl="7" w:tplc="0C0A0019">
      <w:start w:val="1"/>
      <w:numFmt w:val="lowerLetter"/>
      <w:lvlText w:val="%8."/>
      <w:lvlJc w:val="left"/>
      <w:pPr>
        <w:ind w:left="5760" w:hanging="360"/>
      </w:pPr>
    </w:lvl>
    <w:lvl w:ilvl="8" w:tplc="0C0A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E02869"/>
    <w:multiLevelType w:val="hybridMultilevel"/>
    <w:tmpl w:val="4E06AFE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3B0A13"/>
    <w:multiLevelType w:val="hybridMultilevel"/>
    <w:tmpl w:val="6C7AE24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5A03D4"/>
    <w:multiLevelType w:val="hybridMultilevel"/>
    <w:tmpl w:val="7FCC529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4221332"/>
    <w:multiLevelType w:val="hybridMultilevel"/>
    <w:tmpl w:val="3864C5A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BB761D2"/>
    <w:multiLevelType w:val="hybridMultilevel"/>
    <w:tmpl w:val="0D84E9E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BD850E6"/>
    <w:multiLevelType w:val="hybridMultilevel"/>
    <w:tmpl w:val="9496C67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DAE4689"/>
    <w:multiLevelType w:val="multilevel"/>
    <w:tmpl w:val="F8B256C4"/>
    <w:lvl w:ilvl="0">
      <w:start w:val="1"/>
      <w:numFmt w:val="decimal"/>
      <w:lvlText w:val="%1."/>
      <w:lvlJc w:val="left"/>
      <w:pPr>
        <w:ind w:left="360" w:hanging="360"/>
      </w:pPr>
      <w:rPr>
        <w:rFonts w:ascii="Raleway" w:hAnsi="Raleway" w:hint="default"/>
      </w:rPr>
    </w:lvl>
    <w:lvl w:ilvl="1">
      <w:start w:val="1"/>
      <w:numFmt w:val="decimal"/>
      <w:suff w:val="space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suff w:val="space"/>
      <w:lvlText w:val="%2.%1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" w15:restartNumberingAfterBreak="0">
    <w:nsid w:val="31925AD7"/>
    <w:multiLevelType w:val="hybridMultilevel"/>
    <w:tmpl w:val="7C84434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5E72D8C"/>
    <w:multiLevelType w:val="hybridMultilevel"/>
    <w:tmpl w:val="256639D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B0500A5"/>
    <w:multiLevelType w:val="hybridMultilevel"/>
    <w:tmpl w:val="C64005B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AEB4CB5"/>
    <w:multiLevelType w:val="hybridMultilevel"/>
    <w:tmpl w:val="E53CAF9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0405C69"/>
    <w:multiLevelType w:val="hybridMultilevel"/>
    <w:tmpl w:val="E400834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84D5D0B"/>
    <w:multiLevelType w:val="hybridMultilevel"/>
    <w:tmpl w:val="8920F80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8BD2674"/>
    <w:multiLevelType w:val="hybridMultilevel"/>
    <w:tmpl w:val="BDF4D57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B225FED"/>
    <w:multiLevelType w:val="hybridMultilevel"/>
    <w:tmpl w:val="83200BF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3434947"/>
    <w:multiLevelType w:val="hybridMultilevel"/>
    <w:tmpl w:val="B67061C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89B4B8D"/>
    <w:multiLevelType w:val="hybridMultilevel"/>
    <w:tmpl w:val="16425E5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AB60436"/>
    <w:multiLevelType w:val="hybridMultilevel"/>
    <w:tmpl w:val="72989D6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C15202D"/>
    <w:multiLevelType w:val="multilevel"/>
    <w:tmpl w:val="3AB6AB74"/>
    <w:lvl w:ilvl="0">
      <w:start w:val="1"/>
      <w:numFmt w:val="decimal"/>
      <w:pStyle w:val="Ttulo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Ttulo2"/>
      <w:suff w:val="space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Ttulo3"/>
      <w:suff w:val="space"/>
      <w:lvlText w:val="%1.%2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pStyle w:val="Ttulo4"/>
      <w:suff w:val="space"/>
      <w:lvlText w:val="%1.%2.%3.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pStyle w:val="Ttulo5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 w15:restartNumberingAfterBreak="0">
    <w:nsid w:val="70646C2F"/>
    <w:multiLevelType w:val="hybridMultilevel"/>
    <w:tmpl w:val="08B2172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0FA6873"/>
    <w:multiLevelType w:val="hybridMultilevel"/>
    <w:tmpl w:val="A4000DB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33918E3"/>
    <w:multiLevelType w:val="hybridMultilevel"/>
    <w:tmpl w:val="FD181AA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3392374"/>
    <w:multiLevelType w:val="hybridMultilevel"/>
    <w:tmpl w:val="889EB10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4651454"/>
    <w:multiLevelType w:val="hybridMultilevel"/>
    <w:tmpl w:val="1696DE4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6D7739F"/>
    <w:multiLevelType w:val="hybridMultilevel"/>
    <w:tmpl w:val="4AA40344"/>
    <w:lvl w:ilvl="0" w:tplc="6C18397A">
      <w:numFmt w:val="bullet"/>
      <w:lvlText w:val="•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E5A1109"/>
    <w:multiLevelType w:val="hybridMultilevel"/>
    <w:tmpl w:val="6C06A42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22373887">
    <w:abstractNumId w:val="0"/>
  </w:num>
  <w:num w:numId="2" w16cid:durableId="674038721">
    <w:abstractNumId w:val="19"/>
  </w:num>
  <w:num w:numId="3" w16cid:durableId="1243371296">
    <w:abstractNumId w:val="7"/>
  </w:num>
  <w:num w:numId="4" w16cid:durableId="378893402">
    <w:abstractNumId w:val="2"/>
  </w:num>
  <w:num w:numId="5" w16cid:durableId="211381818">
    <w:abstractNumId w:val="13"/>
  </w:num>
  <w:num w:numId="6" w16cid:durableId="1437092680">
    <w:abstractNumId w:val="21"/>
  </w:num>
  <w:num w:numId="7" w16cid:durableId="1540821199">
    <w:abstractNumId w:val="18"/>
  </w:num>
  <w:num w:numId="8" w16cid:durableId="1434865381">
    <w:abstractNumId w:val="26"/>
  </w:num>
  <w:num w:numId="9" w16cid:durableId="1461920608">
    <w:abstractNumId w:val="24"/>
  </w:num>
  <w:num w:numId="10" w16cid:durableId="1298140896">
    <w:abstractNumId w:val="23"/>
  </w:num>
  <w:num w:numId="11" w16cid:durableId="1906601415">
    <w:abstractNumId w:val="1"/>
  </w:num>
  <w:num w:numId="12" w16cid:durableId="956984839">
    <w:abstractNumId w:val="8"/>
  </w:num>
  <w:num w:numId="13" w16cid:durableId="1916668788">
    <w:abstractNumId w:val="22"/>
  </w:num>
  <w:num w:numId="14" w16cid:durableId="1786387372">
    <w:abstractNumId w:val="15"/>
  </w:num>
  <w:num w:numId="15" w16cid:durableId="632366712">
    <w:abstractNumId w:val="9"/>
  </w:num>
  <w:num w:numId="16" w16cid:durableId="1988774966">
    <w:abstractNumId w:val="4"/>
  </w:num>
  <w:num w:numId="17" w16cid:durableId="1772818146">
    <w:abstractNumId w:val="3"/>
  </w:num>
  <w:num w:numId="18" w16cid:durableId="11103951">
    <w:abstractNumId w:val="10"/>
  </w:num>
  <w:num w:numId="19" w16cid:durableId="2084571044">
    <w:abstractNumId w:val="14"/>
  </w:num>
  <w:num w:numId="20" w16cid:durableId="1950236701">
    <w:abstractNumId w:val="16"/>
  </w:num>
  <w:num w:numId="21" w16cid:durableId="372316842">
    <w:abstractNumId w:val="11"/>
  </w:num>
  <w:num w:numId="22" w16cid:durableId="1297685185">
    <w:abstractNumId w:val="17"/>
  </w:num>
  <w:num w:numId="23" w16cid:durableId="1808356440">
    <w:abstractNumId w:val="5"/>
  </w:num>
  <w:num w:numId="24" w16cid:durableId="400297132">
    <w:abstractNumId w:val="12"/>
  </w:num>
  <w:num w:numId="25" w16cid:durableId="1582331240">
    <w:abstractNumId w:val="20"/>
  </w:num>
  <w:num w:numId="26" w16cid:durableId="1763255225">
    <w:abstractNumId w:val="6"/>
  </w:num>
  <w:num w:numId="27" w16cid:durableId="42992334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attachedTemplate r:id="rId1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6A35"/>
    <w:rsid w:val="000001A7"/>
    <w:rsid w:val="00010847"/>
    <w:rsid w:val="000364AB"/>
    <w:rsid w:val="00044416"/>
    <w:rsid w:val="0005011A"/>
    <w:rsid w:val="00051B16"/>
    <w:rsid w:val="00071016"/>
    <w:rsid w:val="0009234E"/>
    <w:rsid w:val="000A3FB9"/>
    <w:rsid w:val="000A5221"/>
    <w:rsid w:val="000C14D1"/>
    <w:rsid w:val="000C5630"/>
    <w:rsid w:val="000D2C31"/>
    <w:rsid w:val="000D747C"/>
    <w:rsid w:val="000F547C"/>
    <w:rsid w:val="000F5F16"/>
    <w:rsid w:val="000F665E"/>
    <w:rsid w:val="001027EF"/>
    <w:rsid w:val="00104888"/>
    <w:rsid w:val="00112394"/>
    <w:rsid w:val="001235EF"/>
    <w:rsid w:val="00127788"/>
    <w:rsid w:val="00132849"/>
    <w:rsid w:val="00134B02"/>
    <w:rsid w:val="00136259"/>
    <w:rsid w:val="00143A5A"/>
    <w:rsid w:val="00161FD9"/>
    <w:rsid w:val="00165421"/>
    <w:rsid w:val="00165AD3"/>
    <w:rsid w:val="0017393A"/>
    <w:rsid w:val="00175737"/>
    <w:rsid w:val="00180D35"/>
    <w:rsid w:val="00183901"/>
    <w:rsid w:val="0018458A"/>
    <w:rsid w:val="001A35C4"/>
    <w:rsid w:val="001A5C51"/>
    <w:rsid w:val="001B2AAB"/>
    <w:rsid w:val="001C1A67"/>
    <w:rsid w:val="001C3DB6"/>
    <w:rsid w:val="001C5155"/>
    <w:rsid w:val="001C5349"/>
    <w:rsid w:val="001C68A9"/>
    <w:rsid w:val="001D0611"/>
    <w:rsid w:val="001D1AB6"/>
    <w:rsid w:val="001D6850"/>
    <w:rsid w:val="001E0BB5"/>
    <w:rsid w:val="002041BF"/>
    <w:rsid w:val="00205AF6"/>
    <w:rsid w:val="002062A7"/>
    <w:rsid w:val="002075E2"/>
    <w:rsid w:val="00214D85"/>
    <w:rsid w:val="00217955"/>
    <w:rsid w:val="00224039"/>
    <w:rsid w:val="00231EF1"/>
    <w:rsid w:val="0023485F"/>
    <w:rsid w:val="00253841"/>
    <w:rsid w:val="00276427"/>
    <w:rsid w:val="002954B8"/>
    <w:rsid w:val="002C664D"/>
    <w:rsid w:val="002D6A35"/>
    <w:rsid w:val="002F11A9"/>
    <w:rsid w:val="002F1E21"/>
    <w:rsid w:val="002F7A18"/>
    <w:rsid w:val="003065FF"/>
    <w:rsid w:val="00312EB7"/>
    <w:rsid w:val="00314874"/>
    <w:rsid w:val="0032251C"/>
    <w:rsid w:val="0033071B"/>
    <w:rsid w:val="0034196A"/>
    <w:rsid w:val="00343634"/>
    <w:rsid w:val="003475B0"/>
    <w:rsid w:val="003706AC"/>
    <w:rsid w:val="00374FF2"/>
    <w:rsid w:val="00381317"/>
    <w:rsid w:val="00383DDE"/>
    <w:rsid w:val="00385CEA"/>
    <w:rsid w:val="00391277"/>
    <w:rsid w:val="003A10D5"/>
    <w:rsid w:val="003A50D5"/>
    <w:rsid w:val="003B57D7"/>
    <w:rsid w:val="003C1A26"/>
    <w:rsid w:val="003F71AF"/>
    <w:rsid w:val="003F7CD4"/>
    <w:rsid w:val="0041094C"/>
    <w:rsid w:val="004143D2"/>
    <w:rsid w:val="00427A90"/>
    <w:rsid w:val="004335CC"/>
    <w:rsid w:val="00440809"/>
    <w:rsid w:val="00464A6A"/>
    <w:rsid w:val="00467129"/>
    <w:rsid w:val="00480CF4"/>
    <w:rsid w:val="004922A2"/>
    <w:rsid w:val="004944F2"/>
    <w:rsid w:val="004962E4"/>
    <w:rsid w:val="004A02AA"/>
    <w:rsid w:val="004A1F7B"/>
    <w:rsid w:val="004B7C75"/>
    <w:rsid w:val="004C4DFF"/>
    <w:rsid w:val="004D4CC9"/>
    <w:rsid w:val="004E399C"/>
    <w:rsid w:val="004F0EDE"/>
    <w:rsid w:val="004F1129"/>
    <w:rsid w:val="00505BA7"/>
    <w:rsid w:val="00512EAF"/>
    <w:rsid w:val="00522A68"/>
    <w:rsid w:val="005255B3"/>
    <w:rsid w:val="0053214D"/>
    <w:rsid w:val="0053287F"/>
    <w:rsid w:val="00541059"/>
    <w:rsid w:val="00542D7D"/>
    <w:rsid w:val="0054519F"/>
    <w:rsid w:val="005667D0"/>
    <w:rsid w:val="0056715B"/>
    <w:rsid w:val="005808AF"/>
    <w:rsid w:val="00581722"/>
    <w:rsid w:val="00582CDE"/>
    <w:rsid w:val="005838B0"/>
    <w:rsid w:val="00585AD2"/>
    <w:rsid w:val="0059168B"/>
    <w:rsid w:val="005A02FA"/>
    <w:rsid w:val="005A7C09"/>
    <w:rsid w:val="005B02CE"/>
    <w:rsid w:val="005B1367"/>
    <w:rsid w:val="005B35F3"/>
    <w:rsid w:val="005C02EE"/>
    <w:rsid w:val="005C04B4"/>
    <w:rsid w:val="005C0575"/>
    <w:rsid w:val="005D5460"/>
    <w:rsid w:val="005D5FB2"/>
    <w:rsid w:val="005E1E38"/>
    <w:rsid w:val="005E3A36"/>
    <w:rsid w:val="005E75A4"/>
    <w:rsid w:val="005F19A6"/>
    <w:rsid w:val="00603557"/>
    <w:rsid w:val="00616AB2"/>
    <w:rsid w:val="00631C27"/>
    <w:rsid w:val="00636748"/>
    <w:rsid w:val="006550B6"/>
    <w:rsid w:val="00657023"/>
    <w:rsid w:val="006575B1"/>
    <w:rsid w:val="0066239A"/>
    <w:rsid w:val="006717D5"/>
    <w:rsid w:val="00673EAD"/>
    <w:rsid w:val="0067480A"/>
    <w:rsid w:val="00692396"/>
    <w:rsid w:val="006A2171"/>
    <w:rsid w:val="006C5617"/>
    <w:rsid w:val="006C5D48"/>
    <w:rsid w:val="006E4E2D"/>
    <w:rsid w:val="006F1930"/>
    <w:rsid w:val="00703146"/>
    <w:rsid w:val="00703E32"/>
    <w:rsid w:val="00707765"/>
    <w:rsid w:val="00710AAC"/>
    <w:rsid w:val="00716830"/>
    <w:rsid w:val="007171DE"/>
    <w:rsid w:val="0073043D"/>
    <w:rsid w:val="00740510"/>
    <w:rsid w:val="0074575E"/>
    <w:rsid w:val="00746A28"/>
    <w:rsid w:val="00747646"/>
    <w:rsid w:val="0075763E"/>
    <w:rsid w:val="007642B2"/>
    <w:rsid w:val="00771B3A"/>
    <w:rsid w:val="00774693"/>
    <w:rsid w:val="00777492"/>
    <w:rsid w:val="00780E1A"/>
    <w:rsid w:val="00781AFD"/>
    <w:rsid w:val="00786C02"/>
    <w:rsid w:val="00787096"/>
    <w:rsid w:val="00790AFC"/>
    <w:rsid w:val="00794826"/>
    <w:rsid w:val="00796404"/>
    <w:rsid w:val="007B72DD"/>
    <w:rsid w:val="007C6EA3"/>
    <w:rsid w:val="007D49AA"/>
    <w:rsid w:val="007D620B"/>
    <w:rsid w:val="007D63EF"/>
    <w:rsid w:val="007E2610"/>
    <w:rsid w:val="007E278B"/>
    <w:rsid w:val="007E31AC"/>
    <w:rsid w:val="007F6B62"/>
    <w:rsid w:val="00803257"/>
    <w:rsid w:val="008161C6"/>
    <w:rsid w:val="00820208"/>
    <w:rsid w:val="00845F46"/>
    <w:rsid w:val="008615C8"/>
    <w:rsid w:val="00861E07"/>
    <w:rsid w:val="00863ECE"/>
    <w:rsid w:val="00867DFD"/>
    <w:rsid w:val="00873714"/>
    <w:rsid w:val="00883A52"/>
    <w:rsid w:val="0088601C"/>
    <w:rsid w:val="008A0C52"/>
    <w:rsid w:val="008C2BD3"/>
    <w:rsid w:val="008D7F11"/>
    <w:rsid w:val="008E3E5E"/>
    <w:rsid w:val="009127AE"/>
    <w:rsid w:val="009235E6"/>
    <w:rsid w:val="00945A52"/>
    <w:rsid w:val="009556C4"/>
    <w:rsid w:val="009575AB"/>
    <w:rsid w:val="0097448A"/>
    <w:rsid w:val="009747A5"/>
    <w:rsid w:val="00977622"/>
    <w:rsid w:val="009827CA"/>
    <w:rsid w:val="009B2D49"/>
    <w:rsid w:val="009C13FE"/>
    <w:rsid w:val="009C4CCE"/>
    <w:rsid w:val="009D1139"/>
    <w:rsid w:val="009D2429"/>
    <w:rsid w:val="009D4756"/>
    <w:rsid w:val="009D675B"/>
    <w:rsid w:val="009D7543"/>
    <w:rsid w:val="009E2C82"/>
    <w:rsid w:val="009E7B77"/>
    <w:rsid w:val="009F5F66"/>
    <w:rsid w:val="00A000F6"/>
    <w:rsid w:val="00A03DE1"/>
    <w:rsid w:val="00A0665F"/>
    <w:rsid w:val="00A0731D"/>
    <w:rsid w:val="00A11DA7"/>
    <w:rsid w:val="00A130D8"/>
    <w:rsid w:val="00A213FD"/>
    <w:rsid w:val="00A21F9E"/>
    <w:rsid w:val="00A22965"/>
    <w:rsid w:val="00A26098"/>
    <w:rsid w:val="00A44D1F"/>
    <w:rsid w:val="00A45D9C"/>
    <w:rsid w:val="00A47746"/>
    <w:rsid w:val="00A53EC3"/>
    <w:rsid w:val="00A55B4C"/>
    <w:rsid w:val="00A600E1"/>
    <w:rsid w:val="00A616FD"/>
    <w:rsid w:val="00A636EB"/>
    <w:rsid w:val="00A93616"/>
    <w:rsid w:val="00AC3CA8"/>
    <w:rsid w:val="00AD4E8D"/>
    <w:rsid w:val="00AF6316"/>
    <w:rsid w:val="00B21916"/>
    <w:rsid w:val="00B37C9B"/>
    <w:rsid w:val="00B50124"/>
    <w:rsid w:val="00B521DE"/>
    <w:rsid w:val="00B56ABF"/>
    <w:rsid w:val="00B56F09"/>
    <w:rsid w:val="00B61583"/>
    <w:rsid w:val="00B72C69"/>
    <w:rsid w:val="00B76CCB"/>
    <w:rsid w:val="00B80165"/>
    <w:rsid w:val="00B9175C"/>
    <w:rsid w:val="00BB287C"/>
    <w:rsid w:val="00BB4D94"/>
    <w:rsid w:val="00BC1127"/>
    <w:rsid w:val="00BC7E6B"/>
    <w:rsid w:val="00BD3D38"/>
    <w:rsid w:val="00BF50FF"/>
    <w:rsid w:val="00BF5770"/>
    <w:rsid w:val="00C07359"/>
    <w:rsid w:val="00C110DA"/>
    <w:rsid w:val="00C11DBA"/>
    <w:rsid w:val="00C1497D"/>
    <w:rsid w:val="00C176D5"/>
    <w:rsid w:val="00C233C6"/>
    <w:rsid w:val="00C36EBF"/>
    <w:rsid w:val="00C65F72"/>
    <w:rsid w:val="00C81217"/>
    <w:rsid w:val="00C87465"/>
    <w:rsid w:val="00C93AD8"/>
    <w:rsid w:val="00CA15C1"/>
    <w:rsid w:val="00CB2EDD"/>
    <w:rsid w:val="00CB3FF4"/>
    <w:rsid w:val="00CB58B5"/>
    <w:rsid w:val="00CC193A"/>
    <w:rsid w:val="00CC306C"/>
    <w:rsid w:val="00CC46B0"/>
    <w:rsid w:val="00CC5595"/>
    <w:rsid w:val="00CC6C30"/>
    <w:rsid w:val="00CD1D28"/>
    <w:rsid w:val="00CD469C"/>
    <w:rsid w:val="00CE02C9"/>
    <w:rsid w:val="00CE526F"/>
    <w:rsid w:val="00CE6488"/>
    <w:rsid w:val="00CF3A0D"/>
    <w:rsid w:val="00CF6CF3"/>
    <w:rsid w:val="00D00CD8"/>
    <w:rsid w:val="00D15577"/>
    <w:rsid w:val="00D26DEF"/>
    <w:rsid w:val="00D414E6"/>
    <w:rsid w:val="00D41E78"/>
    <w:rsid w:val="00D42230"/>
    <w:rsid w:val="00D47D89"/>
    <w:rsid w:val="00D76655"/>
    <w:rsid w:val="00D806EC"/>
    <w:rsid w:val="00D811D8"/>
    <w:rsid w:val="00D84C1E"/>
    <w:rsid w:val="00D861F3"/>
    <w:rsid w:val="00D873A9"/>
    <w:rsid w:val="00DA1040"/>
    <w:rsid w:val="00DA11AD"/>
    <w:rsid w:val="00DB36D6"/>
    <w:rsid w:val="00DB646E"/>
    <w:rsid w:val="00DC42DC"/>
    <w:rsid w:val="00DC7055"/>
    <w:rsid w:val="00DD21DF"/>
    <w:rsid w:val="00DD2508"/>
    <w:rsid w:val="00DE2676"/>
    <w:rsid w:val="00DE77D9"/>
    <w:rsid w:val="00DF3B76"/>
    <w:rsid w:val="00DF6596"/>
    <w:rsid w:val="00E05EA4"/>
    <w:rsid w:val="00E10D94"/>
    <w:rsid w:val="00E173DC"/>
    <w:rsid w:val="00E25272"/>
    <w:rsid w:val="00E31B7F"/>
    <w:rsid w:val="00E33A4C"/>
    <w:rsid w:val="00E34AC2"/>
    <w:rsid w:val="00E34D0E"/>
    <w:rsid w:val="00E41841"/>
    <w:rsid w:val="00E44334"/>
    <w:rsid w:val="00E5042A"/>
    <w:rsid w:val="00E56197"/>
    <w:rsid w:val="00E62E62"/>
    <w:rsid w:val="00E63F00"/>
    <w:rsid w:val="00E66D71"/>
    <w:rsid w:val="00E706CD"/>
    <w:rsid w:val="00E71FB3"/>
    <w:rsid w:val="00E922FB"/>
    <w:rsid w:val="00EA5AD1"/>
    <w:rsid w:val="00EB323C"/>
    <w:rsid w:val="00EC168C"/>
    <w:rsid w:val="00EC23DB"/>
    <w:rsid w:val="00EC5E53"/>
    <w:rsid w:val="00EE03BC"/>
    <w:rsid w:val="00EE065B"/>
    <w:rsid w:val="00EE1F99"/>
    <w:rsid w:val="00EE2FAB"/>
    <w:rsid w:val="00EE6350"/>
    <w:rsid w:val="00F01FCA"/>
    <w:rsid w:val="00F03ACC"/>
    <w:rsid w:val="00F05C8E"/>
    <w:rsid w:val="00F13A7E"/>
    <w:rsid w:val="00F22606"/>
    <w:rsid w:val="00F26406"/>
    <w:rsid w:val="00F313DB"/>
    <w:rsid w:val="00F328FC"/>
    <w:rsid w:val="00F34746"/>
    <w:rsid w:val="00F34CD9"/>
    <w:rsid w:val="00F41AA8"/>
    <w:rsid w:val="00F4260D"/>
    <w:rsid w:val="00F470D0"/>
    <w:rsid w:val="00F47A38"/>
    <w:rsid w:val="00F54C00"/>
    <w:rsid w:val="00F62264"/>
    <w:rsid w:val="00F6567F"/>
    <w:rsid w:val="00F70089"/>
    <w:rsid w:val="00F753E8"/>
    <w:rsid w:val="00F75F78"/>
    <w:rsid w:val="00F82B3C"/>
    <w:rsid w:val="00F83C90"/>
    <w:rsid w:val="00FA044D"/>
    <w:rsid w:val="00FA5640"/>
    <w:rsid w:val="00FB3FDC"/>
    <w:rsid w:val="00FC0CCA"/>
    <w:rsid w:val="00FC45FD"/>
    <w:rsid w:val="00FD6BF2"/>
    <w:rsid w:val="00FF5B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F7B012A"/>
  <w15:chartTrackingRefBased/>
  <w15:docId w15:val="{48018ACD-49F0-4E38-9777-A75239DD75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0BB5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5A02FA"/>
    <w:pPr>
      <w:keepNext/>
      <w:keepLines/>
      <w:numPr>
        <w:numId w:val="2"/>
      </w:numPr>
      <w:spacing w:before="240" w:after="0"/>
      <w:outlineLvl w:val="0"/>
    </w:pPr>
    <w:rPr>
      <w:rFonts w:ascii="Verdana" w:eastAsiaTheme="majorEastAsia" w:hAnsi="Verdana" w:cstheme="majorBidi"/>
      <w:b/>
      <w:sz w:val="32"/>
      <w:szCs w:val="32"/>
    </w:rPr>
  </w:style>
  <w:style w:type="paragraph" w:styleId="Ttulo2">
    <w:name w:val="heading 2"/>
    <w:basedOn w:val="Ttulo1"/>
    <w:next w:val="Normal"/>
    <w:link w:val="Ttulo2Car"/>
    <w:uiPriority w:val="9"/>
    <w:unhideWhenUsed/>
    <w:qFormat/>
    <w:rsid w:val="005A02FA"/>
    <w:pPr>
      <w:numPr>
        <w:ilvl w:val="1"/>
      </w:numPr>
      <w:spacing w:before="40"/>
      <w:outlineLvl w:val="1"/>
    </w:pPr>
    <w:rPr>
      <w:sz w:val="28"/>
      <w:szCs w:val="26"/>
    </w:rPr>
  </w:style>
  <w:style w:type="paragraph" w:styleId="Ttulo3">
    <w:name w:val="heading 3"/>
    <w:basedOn w:val="Ttulo2"/>
    <w:next w:val="Normal"/>
    <w:link w:val="Ttulo3Car"/>
    <w:uiPriority w:val="9"/>
    <w:unhideWhenUsed/>
    <w:qFormat/>
    <w:rsid w:val="005A02FA"/>
    <w:pPr>
      <w:numPr>
        <w:ilvl w:val="2"/>
      </w:numPr>
      <w:outlineLvl w:val="2"/>
    </w:pPr>
    <w:rPr>
      <w:sz w:val="24"/>
      <w:szCs w:val="24"/>
    </w:rPr>
  </w:style>
  <w:style w:type="paragraph" w:styleId="Ttulo4">
    <w:name w:val="heading 4"/>
    <w:basedOn w:val="Ttulo3"/>
    <w:next w:val="Normal"/>
    <w:link w:val="Ttulo4Car"/>
    <w:uiPriority w:val="9"/>
    <w:unhideWhenUsed/>
    <w:qFormat/>
    <w:rsid w:val="00A0731D"/>
    <w:pPr>
      <w:numPr>
        <w:ilvl w:val="3"/>
      </w:numPr>
      <w:outlineLvl w:val="3"/>
    </w:pPr>
    <w:rPr>
      <w:iCs/>
    </w:rPr>
  </w:style>
  <w:style w:type="paragraph" w:styleId="Ttulo5">
    <w:name w:val="heading 5"/>
    <w:basedOn w:val="Ttulo4"/>
    <w:next w:val="Normal"/>
    <w:link w:val="Ttulo5Car"/>
    <w:uiPriority w:val="9"/>
    <w:unhideWhenUsed/>
    <w:qFormat/>
    <w:rsid w:val="00D26DEF"/>
    <w:pPr>
      <w:numPr>
        <w:ilvl w:val="4"/>
      </w:numPr>
      <w:outlineLvl w:val="4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716830"/>
    <w:pPr>
      <w:ind w:left="720"/>
      <w:contextualSpacing/>
    </w:pPr>
  </w:style>
  <w:style w:type="character" w:customStyle="1" w:styleId="Ttulo1Car">
    <w:name w:val="Título 1 Car"/>
    <w:basedOn w:val="Fuentedeprrafopredeter"/>
    <w:link w:val="Ttulo1"/>
    <w:uiPriority w:val="9"/>
    <w:rsid w:val="005A02FA"/>
    <w:rPr>
      <w:rFonts w:ascii="Verdana" w:eastAsiaTheme="majorEastAsia" w:hAnsi="Verdana" w:cstheme="majorBidi"/>
      <w:b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5A02FA"/>
    <w:rPr>
      <w:rFonts w:ascii="Verdana" w:eastAsiaTheme="majorEastAsia" w:hAnsi="Verdana" w:cstheme="majorBidi"/>
      <w:b/>
      <w:sz w:val="28"/>
      <w:szCs w:val="26"/>
    </w:rPr>
  </w:style>
  <w:style w:type="character" w:customStyle="1" w:styleId="Ttulo3Car">
    <w:name w:val="Título 3 Car"/>
    <w:basedOn w:val="Fuentedeprrafopredeter"/>
    <w:link w:val="Ttulo3"/>
    <w:uiPriority w:val="9"/>
    <w:rsid w:val="005A02FA"/>
    <w:rPr>
      <w:rFonts w:ascii="Verdana" w:eastAsiaTheme="majorEastAsia" w:hAnsi="Verdana" w:cstheme="majorBidi"/>
      <w:b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9"/>
    <w:rsid w:val="00A0731D"/>
    <w:rPr>
      <w:rFonts w:ascii="Raleway" w:eastAsiaTheme="majorEastAsia" w:hAnsi="Raleway" w:cstheme="majorBidi"/>
      <w:iCs/>
      <w:sz w:val="28"/>
      <w:szCs w:val="24"/>
    </w:rPr>
  </w:style>
  <w:style w:type="character" w:customStyle="1" w:styleId="Ttulo5Car">
    <w:name w:val="Título 5 Car"/>
    <w:basedOn w:val="Fuentedeprrafopredeter"/>
    <w:link w:val="Ttulo5"/>
    <w:uiPriority w:val="9"/>
    <w:rsid w:val="00D26DEF"/>
    <w:rPr>
      <w:rFonts w:ascii="Times New Roman" w:eastAsiaTheme="majorEastAsia" w:hAnsi="Times New Roman" w:cstheme="majorBidi"/>
      <w:iCs/>
      <w:smallCaps/>
      <w:sz w:val="24"/>
      <w:szCs w:val="24"/>
    </w:rPr>
  </w:style>
  <w:style w:type="paragraph" w:styleId="TtuloTDC">
    <w:name w:val="TOC Heading"/>
    <w:basedOn w:val="Ttulo1"/>
    <w:next w:val="Normal"/>
    <w:uiPriority w:val="39"/>
    <w:unhideWhenUsed/>
    <w:qFormat/>
    <w:rsid w:val="00BC7E6B"/>
    <w:pPr>
      <w:spacing w:line="259" w:lineRule="auto"/>
      <w:jc w:val="left"/>
      <w:outlineLvl w:val="9"/>
    </w:pPr>
    <w:rPr>
      <w:rFonts w:asciiTheme="majorHAnsi" w:hAnsiTheme="majorHAnsi"/>
      <w:color w:val="2F5496" w:themeColor="accent1" w:themeShade="BF"/>
      <w:lang w:eastAsia="es-ES"/>
    </w:rPr>
  </w:style>
  <w:style w:type="paragraph" w:styleId="ndice1">
    <w:name w:val="index 1"/>
    <w:basedOn w:val="Normal"/>
    <w:next w:val="Normal"/>
    <w:autoRedefine/>
    <w:uiPriority w:val="99"/>
    <w:semiHidden/>
    <w:unhideWhenUsed/>
    <w:rsid w:val="00BC7E6B"/>
    <w:pPr>
      <w:spacing w:after="0" w:line="240" w:lineRule="auto"/>
      <w:ind w:left="240" w:hanging="240"/>
    </w:pPr>
  </w:style>
  <w:style w:type="paragraph" w:styleId="TDC2">
    <w:name w:val="toc 2"/>
    <w:basedOn w:val="Normal"/>
    <w:next w:val="Normal"/>
    <w:autoRedefine/>
    <w:uiPriority w:val="39"/>
    <w:unhideWhenUsed/>
    <w:rsid w:val="009D7543"/>
    <w:pPr>
      <w:spacing w:after="100" w:line="240" w:lineRule="auto"/>
      <w:ind w:left="238"/>
    </w:pPr>
    <w:rPr>
      <w:sz w:val="20"/>
    </w:rPr>
  </w:style>
  <w:style w:type="paragraph" w:styleId="TDC3">
    <w:name w:val="toc 3"/>
    <w:basedOn w:val="Normal"/>
    <w:next w:val="Normal"/>
    <w:autoRedefine/>
    <w:uiPriority w:val="39"/>
    <w:unhideWhenUsed/>
    <w:rsid w:val="009D7543"/>
    <w:pPr>
      <w:spacing w:after="100" w:line="240" w:lineRule="auto"/>
      <w:ind w:left="482"/>
    </w:pPr>
    <w:rPr>
      <w:sz w:val="20"/>
    </w:rPr>
  </w:style>
  <w:style w:type="character" w:styleId="Hipervnculo">
    <w:name w:val="Hyperlink"/>
    <w:basedOn w:val="Fuentedeprrafopredeter"/>
    <w:uiPriority w:val="99"/>
    <w:unhideWhenUsed/>
    <w:rsid w:val="00BC7E6B"/>
    <w:rPr>
      <w:color w:val="0563C1" w:themeColor="hyperlink"/>
      <w:u w:val="single"/>
    </w:rPr>
  </w:style>
  <w:style w:type="paragraph" w:styleId="TDC1">
    <w:name w:val="toc 1"/>
    <w:basedOn w:val="Normal"/>
    <w:next w:val="Normal"/>
    <w:autoRedefine/>
    <w:uiPriority w:val="39"/>
    <w:unhideWhenUsed/>
    <w:rsid w:val="009D7543"/>
    <w:pPr>
      <w:spacing w:after="100" w:line="80" w:lineRule="atLeast"/>
    </w:pPr>
    <w:rPr>
      <w:sz w:val="20"/>
    </w:rPr>
  </w:style>
  <w:style w:type="paragraph" w:styleId="TDC4">
    <w:name w:val="toc 4"/>
    <w:basedOn w:val="Normal"/>
    <w:next w:val="Normal"/>
    <w:autoRedefine/>
    <w:uiPriority w:val="39"/>
    <w:semiHidden/>
    <w:unhideWhenUsed/>
    <w:rsid w:val="009D7543"/>
    <w:pPr>
      <w:spacing w:after="100" w:line="240" w:lineRule="auto"/>
      <w:ind w:left="720"/>
    </w:pPr>
    <w:rPr>
      <w:sz w:val="20"/>
    </w:rPr>
  </w:style>
  <w:style w:type="paragraph" w:styleId="TDC5">
    <w:name w:val="toc 5"/>
    <w:basedOn w:val="Normal"/>
    <w:next w:val="Normal"/>
    <w:autoRedefine/>
    <w:uiPriority w:val="39"/>
    <w:semiHidden/>
    <w:unhideWhenUsed/>
    <w:rsid w:val="00541059"/>
    <w:pPr>
      <w:spacing w:after="100" w:line="240" w:lineRule="auto"/>
      <w:ind w:left="958"/>
    </w:pPr>
    <w:rPr>
      <w:sz w:val="20"/>
    </w:rPr>
  </w:style>
  <w:style w:type="table" w:styleId="Tablaconcuadrcula">
    <w:name w:val="Table Grid"/>
    <w:basedOn w:val="Tablanormal"/>
    <w:uiPriority w:val="39"/>
    <w:rsid w:val="009235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concuadrcula3-nfasis1">
    <w:name w:val="Grid Table 3 Accent 1"/>
    <w:basedOn w:val="Tablanormal"/>
    <w:uiPriority w:val="48"/>
    <w:rsid w:val="004335CC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bottom w:val="single" w:sz="4" w:space="0" w:color="8EAADB" w:themeColor="accent1" w:themeTint="99"/>
        </w:tcBorders>
      </w:tcPr>
    </w:tblStylePr>
    <w:tblStylePr w:type="nwCell">
      <w:tblPr/>
      <w:tcPr>
        <w:tcBorders>
          <w:bottom w:val="single" w:sz="4" w:space="0" w:color="8EAADB" w:themeColor="accent1" w:themeTint="99"/>
        </w:tcBorders>
      </w:tcPr>
    </w:tblStylePr>
    <w:tblStylePr w:type="seCell">
      <w:tblPr/>
      <w:tcPr>
        <w:tcBorders>
          <w:top w:val="single" w:sz="4" w:space="0" w:color="8EAADB" w:themeColor="accent1" w:themeTint="99"/>
        </w:tcBorders>
      </w:tcPr>
    </w:tblStylePr>
    <w:tblStylePr w:type="swCell">
      <w:tblPr/>
      <w:tcPr>
        <w:tcBorders>
          <w:top w:val="single" w:sz="4" w:space="0" w:color="8EAADB" w:themeColor="accent1" w:themeTint="99"/>
        </w:tcBorders>
      </w:tcPr>
    </w:tblStylePr>
  </w:style>
  <w:style w:type="paragraph" w:styleId="Descripcin">
    <w:name w:val="caption"/>
    <w:basedOn w:val="Normal"/>
    <w:next w:val="Normal"/>
    <w:uiPriority w:val="35"/>
    <w:unhideWhenUsed/>
    <w:qFormat/>
    <w:rsid w:val="00C11DB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adeilustraciones">
    <w:name w:val="table of figures"/>
    <w:basedOn w:val="Normal"/>
    <w:next w:val="Normal"/>
    <w:uiPriority w:val="99"/>
    <w:unhideWhenUsed/>
    <w:rsid w:val="005A02FA"/>
    <w:pPr>
      <w:spacing w:after="0"/>
    </w:pPr>
    <w:rPr>
      <w:sz w:val="20"/>
    </w:rPr>
  </w:style>
  <w:style w:type="paragraph" w:styleId="HTMLconformatoprevio">
    <w:name w:val="HTML Preformatted"/>
    <w:basedOn w:val="Normal"/>
    <w:link w:val="HTMLconformatoprevioCar"/>
    <w:uiPriority w:val="99"/>
    <w:unhideWhenUsed/>
    <w:rsid w:val="00E33A4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es-E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E33A4C"/>
    <w:rPr>
      <w:rFonts w:ascii="Courier New" w:eastAsia="Times New Roman" w:hAnsi="Courier New" w:cs="Courier New"/>
      <w:sz w:val="20"/>
      <w:szCs w:val="20"/>
      <w:lang w:eastAsia="es-ES"/>
    </w:rPr>
  </w:style>
  <w:style w:type="paragraph" w:styleId="Encabezado">
    <w:name w:val="header"/>
    <w:basedOn w:val="Normal"/>
    <w:link w:val="EncabezadoCar"/>
    <w:uiPriority w:val="99"/>
    <w:unhideWhenUsed/>
    <w:rsid w:val="00DE77D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DE77D9"/>
    <w:rPr>
      <w:rFonts w:ascii="Roboto Slab" w:hAnsi="Roboto Slab"/>
    </w:rPr>
  </w:style>
  <w:style w:type="paragraph" w:styleId="Piedepgina">
    <w:name w:val="footer"/>
    <w:basedOn w:val="Normal"/>
    <w:link w:val="PiedepginaCar"/>
    <w:uiPriority w:val="99"/>
    <w:unhideWhenUsed/>
    <w:rsid w:val="00DE77D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DE77D9"/>
    <w:rPr>
      <w:rFonts w:ascii="Roboto Slab" w:hAnsi="Roboto Slab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127A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127AE"/>
    <w:rPr>
      <w:rFonts w:ascii="Segoe UI" w:hAnsi="Segoe UI" w:cs="Segoe UI"/>
      <w:sz w:val="18"/>
      <w:szCs w:val="18"/>
    </w:rPr>
  </w:style>
  <w:style w:type="table" w:styleId="Tablaconcuadrcula2-nfasis3">
    <w:name w:val="Grid Table 2 Accent 3"/>
    <w:basedOn w:val="Tablanormal"/>
    <w:uiPriority w:val="47"/>
    <w:rsid w:val="00C1497D"/>
    <w:pPr>
      <w:spacing w:after="0" w:line="240" w:lineRule="auto"/>
    </w:p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lanormal1">
    <w:name w:val="Plain Table 1"/>
    <w:basedOn w:val="Tablanormal"/>
    <w:uiPriority w:val="41"/>
    <w:rsid w:val="00F54C00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anormal5">
    <w:name w:val="Plain Table 5"/>
    <w:basedOn w:val="Tablanormal"/>
    <w:uiPriority w:val="45"/>
    <w:rsid w:val="007171DE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TDC8">
    <w:name w:val="toc 8"/>
    <w:basedOn w:val="Normal"/>
    <w:next w:val="Normal"/>
    <w:autoRedefine/>
    <w:uiPriority w:val="39"/>
    <w:semiHidden/>
    <w:unhideWhenUsed/>
    <w:rsid w:val="009D7543"/>
    <w:pPr>
      <w:spacing w:after="100"/>
      <w:ind w:left="1680"/>
    </w:pPr>
  </w:style>
  <w:style w:type="paragraph" w:styleId="Textonotapie">
    <w:name w:val="footnote text"/>
    <w:basedOn w:val="Normal"/>
    <w:link w:val="TextonotapieCar"/>
    <w:uiPriority w:val="99"/>
    <w:semiHidden/>
    <w:unhideWhenUsed/>
    <w:rsid w:val="004143D2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4143D2"/>
    <w:rPr>
      <w:rFonts w:ascii="Times New Roman" w:hAnsi="Times New Roman"/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4143D2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777492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ES"/>
    </w:rPr>
  </w:style>
  <w:style w:type="paragraph" w:styleId="Ttulo">
    <w:name w:val="Title"/>
    <w:basedOn w:val="Normal"/>
    <w:next w:val="Normal"/>
    <w:link w:val="TtuloCar"/>
    <w:uiPriority w:val="10"/>
    <w:qFormat/>
    <w:rsid w:val="00BB287C"/>
    <w:pPr>
      <w:spacing w:after="0" w:line="240" w:lineRule="auto"/>
      <w:contextualSpacing/>
      <w:jc w:val="left"/>
    </w:pPr>
    <w:rPr>
      <w:rFonts w:ascii="Verdana" w:eastAsiaTheme="majorEastAsia" w:hAnsi="Verdana" w:cstheme="majorBidi"/>
      <w:b/>
      <w:spacing w:val="-10"/>
      <w:kern w:val="28"/>
      <w:sz w:val="48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BB287C"/>
    <w:rPr>
      <w:rFonts w:ascii="Verdana" w:eastAsiaTheme="majorEastAsia" w:hAnsi="Verdana" w:cstheme="majorBidi"/>
      <w:b/>
      <w:spacing w:val="-10"/>
      <w:kern w:val="28"/>
      <w:sz w:val="48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231EF1"/>
    <w:pPr>
      <w:numPr>
        <w:ilvl w:val="1"/>
      </w:numPr>
    </w:pPr>
    <w:rPr>
      <w:rFonts w:eastAsiaTheme="minorEastAsia"/>
      <w:color w:val="000000" w:themeColor="text1"/>
      <w:sz w:val="32"/>
    </w:rPr>
  </w:style>
  <w:style w:type="character" w:customStyle="1" w:styleId="SubttuloCar">
    <w:name w:val="Subtítulo Car"/>
    <w:basedOn w:val="Fuentedeprrafopredeter"/>
    <w:link w:val="Subttulo"/>
    <w:uiPriority w:val="11"/>
    <w:rsid w:val="00231EF1"/>
    <w:rPr>
      <w:rFonts w:ascii="Times New Roman" w:eastAsiaTheme="minorEastAsia" w:hAnsi="Times New Roman"/>
      <w:color w:val="000000" w:themeColor="text1"/>
      <w:sz w:val="32"/>
    </w:rPr>
  </w:style>
  <w:style w:type="character" w:styleId="nfasissutil">
    <w:name w:val="Subtle Emphasis"/>
    <w:basedOn w:val="Fuentedeprrafopredeter"/>
    <w:uiPriority w:val="19"/>
    <w:qFormat/>
    <w:rsid w:val="00BB287C"/>
    <w:rPr>
      <w:rFonts w:ascii="Verdana" w:hAnsi="Verdana"/>
      <w:b/>
      <w:iCs/>
      <w:caps w:val="0"/>
      <w:smallCaps w:val="0"/>
      <w:strike w:val="0"/>
      <w:dstrike w:val="0"/>
      <w:vanish w:val="0"/>
      <w:color w:val="auto"/>
      <w:sz w:val="40"/>
      <w:vertAlign w:val="baseline"/>
    </w:rPr>
  </w:style>
  <w:style w:type="character" w:styleId="Ttulodellibro">
    <w:name w:val="Book Title"/>
    <w:basedOn w:val="Fuentedeprrafopredeter"/>
    <w:uiPriority w:val="33"/>
    <w:qFormat/>
    <w:rsid w:val="001D0611"/>
    <w:rPr>
      <w:rFonts w:ascii="Verdana" w:hAnsi="Verdana"/>
      <w:b/>
      <w:bCs/>
      <w:i w:val="0"/>
      <w:iCs/>
      <w:caps w:val="0"/>
      <w:smallCaps w:val="0"/>
      <w:color w:val="000000" w:themeColor="text1"/>
      <w:spacing w:val="5"/>
      <w:sz w:val="24"/>
    </w:rPr>
  </w:style>
  <w:style w:type="table" w:styleId="Tabladecuadrcula3">
    <w:name w:val="Grid Table 3"/>
    <w:basedOn w:val="Tablanormal"/>
    <w:uiPriority w:val="48"/>
    <w:rsid w:val="00CC6C30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character" w:styleId="Textodelmarcadordeposicin">
    <w:name w:val="Placeholder Text"/>
    <w:basedOn w:val="Fuentedeprrafopredeter"/>
    <w:uiPriority w:val="99"/>
    <w:semiHidden/>
    <w:rsid w:val="001A5C51"/>
    <w:rPr>
      <w:color w:val="808080"/>
    </w:rPr>
  </w:style>
  <w:style w:type="paragraph" w:customStyle="1" w:styleId="Cdigo">
    <w:name w:val="Código"/>
    <w:basedOn w:val="Normal"/>
    <w:link w:val="CdigoCar"/>
    <w:qFormat/>
    <w:rsid w:val="009B2D49"/>
    <w:pPr>
      <w:spacing w:line="240" w:lineRule="auto"/>
    </w:pPr>
    <w:rPr>
      <w:rFonts w:ascii="Consolas" w:hAnsi="Consolas"/>
      <w:sz w:val="20"/>
    </w:rPr>
  </w:style>
  <w:style w:type="character" w:customStyle="1" w:styleId="CdigoCar">
    <w:name w:val="Código Car"/>
    <w:basedOn w:val="Fuentedeprrafopredeter"/>
    <w:link w:val="Cdigo"/>
    <w:rsid w:val="009B2D49"/>
    <w:rPr>
      <w:rFonts w:ascii="Consolas" w:hAnsi="Consolas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4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73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94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24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23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8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73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1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65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4015316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821392">
              <w:marLeft w:val="0"/>
              <w:marRight w:val="0"/>
              <w:marTop w:val="0"/>
              <w:marBottom w:val="0"/>
              <w:divBdr>
                <w:top w:val="single" w:sz="6" w:space="2" w:color="C8CCD1"/>
                <w:left w:val="single" w:sz="6" w:space="2" w:color="C8CCD1"/>
                <w:bottom w:val="single" w:sz="6" w:space="2" w:color="C8CCD1"/>
                <w:right w:val="single" w:sz="6" w:space="2" w:color="C8CCD1"/>
              </w:divBdr>
            </w:div>
          </w:divsChild>
        </w:div>
      </w:divsChild>
    </w:div>
    <w:div w:id="136933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64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90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4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2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8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85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37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14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4.png"/><Relationship Id="rId18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jpe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Victor\Documents\Plantillas%20personalizadas%20de%20Office\PlantillaTrabajosUNED9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6978350CE49643108903EFAC5CEEC6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E17ADDA-4E55-4F07-BBB6-1C6ED534FEAA}"/>
      </w:docPartPr>
      <w:docPartBody>
        <w:p w:rsidR="00CD59ED" w:rsidRDefault="00851D58">
          <w:pPr>
            <w:pStyle w:val="6978350CE49643108903EFAC5CEEC61B"/>
          </w:pPr>
          <w:r w:rsidRPr="00007519">
            <w:rPr>
              <w:rStyle w:val="Textodelmarcadordeposicin"/>
            </w:rPr>
            <w:t>[Título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Raleway">
    <w:altName w:val="Raleway"/>
    <w:charset w:val="00"/>
    <w:family w:val="auto"/>
    <w:pitch w:val="variable"/>
    <w:sig w:usb0="A00002FF" w:usb1="5000205B" w:usb2="00000000" w:usb3="00000000" w:csb0="00000197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Slab">
    <w:altName w:val="Arial"/>
    <w:charset w:val="00"/>
    <w:family w:val="auto"/>
    <w:pitch w:val="variable"/>
    <w:sig w:usb0="E00002FF" w:usb1="5000205B" w:usb2="0000002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51D58"/>
    <w:rsid w:val="003C16E4"/>
    <w:rsid w:val="00851D58"/>
    <w:rsid w:val="00BB0F40"/>
    <w:rsid w:val="00CD59ED"/>
    <w:rsid w:val="00F111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s-ES" w:eastAsia="es-E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Pr>
      <w:color w:val="808080"/>
    </w:rPr>
  </w:style>
  <w:style w:type="paragraph" w:customStyle="1" w:styleId="6978350CE49643108903EFAC5CEEC61B">
    <w:name w:val="6978350CE49643108903EFAC5CEEC61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217BDE6D-AE38-4834-B77E-8C6E399B2EE8}">
  <we:reference id="wa104382081" version="1.35.0.0" store="es-ES" storeType="OMEX"/>
  <we:alternateReferences>
    <we:reference id="wa104382081" version="1.35.0.0" store="es-ES" storeType="OMEX"/>
  </we:alternateReferences>
  <we:properties>
    <we:property name="MENDELEY_CITATIONS" value="[]"/>
    <we:property name="MENDELEY_CITATIONS_STYLE" value="&quot;https://www.zotero.org/styles/ieee&quot;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E1DAE6-A8CA-455D-BF1D-A427544AD3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lantillaTrabajosUNED9</Template>
  <TotalTime>445</TotalTime>
  <Pages>11</Pages>
  <Words>1168</Words>
  <Characters>6426</Characters>
  <Application>Microsoft Office Word</Application>
  <DocSecurity>0</DocSecurity>
  <Lines>53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Memoria Practica Final</vt:lpstr>
    </vt:vector>
  </TitlesOfParts>
  <Company/>
  <LinksUpToDate>false</LinksUpToDate>
  <CharactersWithSpaces>75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emoria Practica Final</dc:title>
  <dc:subject>Sistemas de Información no estructurada</dc:subject>
  <dc:creator>Victor</dc:creator>
  <cp:keywords/>
  <dc:description/>
  <cp:lastModifiedBy>Victor</cp:lastModifiedBy>
  <cp:revision>18</cp:revision>
  <cp:lastPrinted>2020-06-22T15:46:00Z</cp:lastPrinted>
  <dcterms:created xsi:type="dcterms:W3CDTF">2022-03-29T15:35:00Z</dcterms:created>
  <dcterms:modified xsi:type="dcterms:W3CDTF">2022-04-29T1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f81057b-6167-3845-8847-a09f05f07dd8</vt:lpwstr>
  </property>
  <property fmtid="{D5CDD505-2E9C-101B-9397-08002B2CF9AE}" pid="24" name="Mendeley Citation Style_1">
    <vt:lpwstr>http://www.zotero.org/styles/ieee</vt:lpwstr>
  </property>
</Properties>
</file>